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66600A" w14:textId="0333B748" w:rsidR="0012763E" w:rsidRPr="0012763E" w:rsidRDefault="0012763E" w:rsidP="0012763E">
      <w:pPr>
        <w:jc w:val="both"/>
        <w:rPr>
          <w:rStyle w:val="apple-converted-space"/>
          <w:b/>
          <w:sz w:val="32"/>
          <w:szCs w:val="48"/>
        </w:rPr>
      </w:pPr>
      <w:bookmarkStart w:id="0" w:name="_Toc49096351"/>
      <w:r>
        <w:rPr>
          <w:i/>
          <w:noProof/>
          <w:color w:val="000000"/>
          <w:sz w:val="18"/>
          <w:lang w:val="en-US"/>
        </w:rPr>
        <w:drawing>
          <wp:inline distT="0" distB="0" distL="0" distR="0" wp14:anchorId="300132EC" wp14:editId="390B445B">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12763E">
        <w:rPr>
          <w:rStyle w:val="apple-converted-space"/>
          <w:b/>
          <w:i/>
          <w:sz w:val="48"/>
          <w:szCs w:val="48"/>
        </w:rPr>
        <w:t xml:space="preserve"> </w:t>
      </w:r>
      <w:r w:rsidRPr="0012763E">
        <w:rPr>
          <w:rStyle w:val="apple-converted-space"/>
          <w:b/>
          <w:sz w:val="32"/>
          <w:szCs w:val="48"/>
        </w:rPr>
        <w:t xml:space="preserve">Pemberdayaan Masyarakat oleh Pemerintah Desa Karowa di </w:t>
      </w:r>
    </w:p>
    <w:p w14:paraId="56B24743" w14:textId="26F1D4F0" w:rsidR="0012763E" w:rsidRPr="0012763E" w:rsidRDefault="0012763E" w:rsidP="0012763E">
      <w:pPr>
        <w:jc w:val="both"/>
        <w:rPr>
          <w:b/>
          <w:sz w:val="32"/>
          <w:szCs w:val="48"/>
        </w:rPr>
      </w:pPr>
      <w:r w:rsidRPr="0012763E">
        <w:rPr>
          <w:rStyle w:val="apple-converted-space"/>
          <w:b/>
          <w:sz w:val="32"/>
          <w:szCs w:val="48"/>
        </w:rPr>
        <w:t>Kec</w:t>
      </w:r>
      <w:r w:rsidR="002706CD">
        <w:rPr>
          <w:rStyle w:val="apple-converted-space"/>
          <w:b/>
          <w:sz w:val="32"/>
          <w:szCs w:val="48"/>
        </w:rPr>
        <w:t xml:space="preserve">amatan </w:t>
      </w:r>
      <w:r w:rsidRPr="0012763E">
        <w:rPr>
          <w:rStyle w:val="apple-converted-space"/>
          <w:b/>
          <w:sz w:val="32"/>
          <w:szCs w:val="48"/>
        </w:rPr>
        <w:t>Tompaso</w:t>
      </w:r>
      <w:r>
        <w:rPr>
          <w:rStyle w:val="apple-converted-space"/>
          <w:b/>
          <w:sz w:val="32"/>
          <w:szCs w:val="48"/>
        </w:rPr>
        <w:t xml:space="preserve"> </w:t>
      </w:r>
      <w:r w:rsidRPr="0012763E">
        <w:rPr>
          <w:rStyle w:val="apple-converted-space"/>
          <w:b/>
          <w:sz w:val="32"/>
          <w:szCs w:val="48"/>
        </w:rPr>
        <w:t>baru</w:t>
      </w:r>
    </w:p>
    <w:p w14:paraId="4016EE92" w14:textId="29A673E4" w:rsidR="0012763E" w:rsidRPr="000C160C" w:rsidRDefault="0012763E" w:rsidP="000C160C">
      <w:pPr>
        <w:pBdr>
          <w:top w:val="nil"/>
          <w:left w:val="nil"/>
          <w:bottom w:val="nil"/>
          <w:right w:val="nil"/>
          <w:between w:val="nil"/>
        </w:pBdr>
        <w:rPr>
          <w:sz w:val="20"/>
          <w:szCs w:val="20"/>
        </w:rPr>
      </w:pPr>
      <w:r w:rsidRPr="000C160C">
        <w:rPr>
          <w:i/>
          <w:color w:val="000000"/>
          <w:sz w:val="20"/>
          <w:szCs w:val="20"/>
        </w:rPr>
        <w:t>Jurnal Administrativus Vol 2 No 3, E-ISSN 3026-3018</w:t>
      </w:r>
    </w:p>
    <w:p w14:paraId="4ACB305B" w14:textId="3D75783F" w:rsidR="0012763E" w:rsidRPr="000C160C" w:rsidRDefault="0012763E" w:rsidP="000C160C">
      <w:pPr>
        <w:jc w:val="both"/>
        <w:textDirection w:val="btLr"/>
        <w:rPr>
          <w:i/>
          <w:color w:val="000000"/>
          <w:sz w:val="20"/>
          <w:szCs w:val="20"/>
        </w:rPr>
      </w:pPr>
      <w:r w:rsidRPr="000C160C">
        <w:rPr>
          <w:i/>
          <w:color w:val="000000"/>
          <w:sz w:val="20"/>
          <w:szCs w:val="20"/>
        </w:rPr>
        <w:t>© Tahun IAN FIS</w:t>
      </w:r>
      <w:r w:rsidR="00140C26">
        <w:rPr>
          <w:i/>
          <w:color w:val="000000"/>
          <w:sz w:val="20"/>
          <w:szCs w:val="20"/>
        </w:rPr>
        <w:t>H</w:t>
      </w:r>
      <w:r w:rsidRPr="000C160C">
        <w:rPr>
          <w:i/>
          <w:color w:val="000000"/>
          <w:sz w:val="20"/>
          <w:szCs w:val="20"/>
        </w:rPr>
        <w:t xml:space="preserve"> UNIMA. All right reserved</w:t>
      </w:r>
      <w:r w:rsidRPr="000C160C">
        <w:rPr>
          <w:sz w:val="20"/>
          <w:szCs w:val="20"/>
        </w:rPr>
        <w:t xml:space="preserve"> </w:t>
      </w:r>
      <w:r w:rsidRPr="000C160C">
        <w:rPr>
          <w:i/>
          <w:color w:val="000000"/>
          <w:sz w:val="20"/>
          <w:szCs w:val="20"/>
        </w:rPr>
        <w:t xml:space="preserve"> ISSN</w:t>
      </w:r>
    </w:p>
    <w:p w14:paraId="5483508F" w14:textId="0B970FB3" w:rsidR="000C160C" w:rsidRPr="000C160C" w:rsidRDefault="000C160C" w:rsidP="000C160C">
      <w:pPr>
        <w:jc w:val="both"/>
        <w:textDirection w:val="btLr"/>
        <w:rPr>
          <w:color w:val="000000"/>
          <w:sz w:val="20"/>
          <w:szCs w:val="20"/>
          <w:vertAlign w:val="superscript"/>
        </w:rPr>
      </w:pPr>
      <w:r w:rsidRPr="000C160C">
        <w:rPr>
          <w:color w:val="000000"/>
          <w:sz w:val="20"/>
          <w:szCs w:val="20"/>
        </w:rPr>
        <w:t>Evi. E. Masengi</w:t>
      </w:r>
      <w:r w:rsidRPr="000C160C">
        <w:rPr>
          <w:color w:val="000000"/>
          <w:sz w:val="20"/>
          <w:szCs w:val="20"/>
          <w:vertAlign w:val="superscript"/>
        </w:rPr>
        <w:t>1</w:t>
      </w:r>
      <w:r w:rsidRPr="000C160C">
        <w:rPr>
          <w:color w:val="000000"/>
          <w:sz w:val="20"/>
          <w:szCs w:val="20"/>
        </w:rPr>
        <w:t>, Marthinus Mandagi</w:t>
      </w:r>
      <w:r w:rsidRPr="000C160C">
        <w:rPr>
          <w:color w:val="000000"/>
          <w:sz w:val="20"/>
          <w:szCs w:val="20"/>
          <w:vertAlign w:val="superscript"/>
        </w:rPr>
        <w:t>2</w:t>
      </w:r>
      <w:r w:rsidRPr="000C160C">
        <w:rPr>
          <w:color w:val="000000"/>
          <w:sz w:val="20"/>
          <w:szCs w:val="20"/>
        </w:rPr>
        <w:t>, Jenisa Osin Oping</w:t>
      </w:r>
      <w:r w:rsidRPr="000C160C">
        <w:rPr>
          <w:color w:val="000000"/>
          <w:sz w:val="20"/>
          <w:szCs w:val="20"/>
          <w:vertAlign w:val="superscript"/>
        </w:rPr>
        <w:t>3</w:t>
      </w:r>
    </w:p>
    <w:p w14:paraId="3D41F9A7" w14:textId="0223BB3C" w:rsidR="000C160C" w:rsidRPr="000C160C" w:rsidRDefault="00991C08" w:rsidP="000C160C">
      <w:pPr>
        <w:rPr>
          <w:rFonts w:eastAsia="Calibri"/>
          <w:color w:val="000000" w:themeColor="text1"/>
          <w:sz w:val="20"/>
          <w:szCs w:val="20"/>
          <w:lang w:val="id-ID"/>
        </w:rPr>
      </w:pPr>
      <w:hyperlink r:id="rId10" w:history="1">
        <w:r w:rsidR="000C160C" w:rsidRPr="000C160C">
          <w:rPr>
            <w:rStyle w:val="Hyperlink"/>
            <w:rFonts w:ascii="Times" w:eastAsia="Calibri" w:hAnsi="Times" w:cs="Times"/>
            <w:sz w:val="20"/>
            <w:szCs w:val="20"/>
          </w:rPr>
          <w:t>evielviramasengi@gmail.com</w:t>
        </w:r>
      </w:hyperlink>
      <w:r w:rsidR="000C160C" w:rsidRPr="000C160C">
        <w:rPr>
          <w:rStyle w:val="Hyperlink"/>
          <w:rFonts w:ascii="Times" w:eastAsia="Calibri" w:hAnsi="Times" w:cs="Times"/>
          <w:sz w:val="20"/>
          <w:szCs w:val="20"/>
        </w:rPr>
        <w:t xml:space="preserve">, </w:t>
      </w:r>
      <w:hyperlink r:id="rId11" w:history="1">
        <w:r w:rsidR="000C160C" w:rsidRPr="000C160C">
          <w:rPr>
            <w:rStyle w:val="Hyperlink"/>
            <w:rFonts w:ascii="Times" w:eastAsia="Calibri" w:hAnsi="Times" w:cs="Times"/>
            <w:sz w:val="20"/>
            <w:szCs w:val="20"/>
          </w:rPr>
          <w:t>marthinusmandagi@gmail.com</w:t>
        </w:r>
      </w:hyperlink>
      <w:r w:rsidR="000C160C" w:rsidRPr="000C160C">
        <w:rPr>
          <w:rStyle w:val="Hyperlink"/>
          <w:rFonts w:ascii="Times" w:eastAsia="Calibri" w:hAnsi="Times" w:cs="Times"/>
          <w:sz w:val="20"/>
          <w:szCs w:val="20"/>
        </w:rPr>
        <w:t>, jenisaopimg@gmail.com</w:t>
      </w:r>
    </w:p>
    <w:p w14:paraId="700AF151" w14:textId="77777777" w:rsidR="0012763E" w:rsidRPr="000C160C" w:rsidRDefault="0012763E" w:rsidP="000C160C">
      <w:pPr>
        <w:jc w:val="both"/>
        <w:rPr>
          <w:rFonts w:eastAsia="SimSun"/>
          <w:b/>
          <w:iCs/>
          <w:sz w:val="20"/>
          <w:szCs w:val="20"/>
        </w:rPr>
      </w:pPr>
      <w:r w:rsidRPr="000C160C">
        <w:rPr>
          <w:b/>
          <w:iCs/>
          <w:sz w:val="20"/>
          <w:szCs w:val="20"/>
          <w:vertAlign w:val="superscript"/>
        </w:rPr>
        <w:t>123</w:t>
      </w:r>
      <w:r w:rsidRPr="000C160C">
        <w:rPr>
          <w:b/>
          <w:iCs/>
          <w:sz w:val="20"/>
          <w:szCs w:val="20"/>
        </w:rPr>
        <w:t xml:space="preserve"> Prodi Ilmu Administrasi Negara, Universitas Negeri Manado, Indonesia </w:t>
      </w:r>
      <w:r w:rsidRPr="000C160C">
        <w:rPr>
          <w:rFonts w:ascii="Times" w:eastAsia="Times" w:hAnsi="Times" w:cs="Times"/>
          <w:sz w:val="20"/>
          <w:szCs w:val="20"/>
        </w:rPr>
        <w:tab/>
      </w: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12763E" w14:paraId="13AB2D02" w14:textId="77777777" w:rsidTr="00581DE4">
        <w:trPr>
          <w:jc w:val="center"/>
        </w:trPr>
        <w:tc>
          <w:tcPr>
            <w:tcW w:w="2319" w:type="dxa"/>
            <w:tcBorders>
              <w:top w:val="single" w:sz="4" w:space="0" w:color="000000"/>
              <w:bottom w:val="single" w:sz="4" w:space="0" w:color="000000"/>
            </w:tcBorders>
          </w:tcPr>
          <w:p w14:paraId="6ED89D98" w14:textId="77777777" w:rsidR="0012763E" w:rsidRDefault="0012763E" w:rsidP="00581DE4">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0722C316" w14:textId="77777777" w:rsidR="0012763E" w:rsidRDefault="0012763E" w:rsidP="00581DE4">
            <w:pPr>
              <w:rPr>
                <w:rFonts w:ascii="Times" w:eastAsia="Times" w:hAnsi="Times" w:cs="Times"/>
              </w:rPr>
            </w:pPr>
          </w:p>
        </w:tc>
        <w:tc>
          <w:tcPr>
            <w:tcW w:w="6341" w:type="dxa"/>
            <w:tcBorders>
              <w:top w:val="single" w:sz="4" w:space="0" w:color="000000"/>
              <w:bottom w:val="single" w:sz="4" w:space="0" w:color="000000"/>
            </w:tcBorders>
          </w:tcPr>
          <w:p w14:paraId="5BA2E800" w14:textId="7A267290" w:rsidR="0012763E" w:rsidRDefault="0012763E" w:rsidP="000C160C">
            <w:pPr>
              <w:keepNext/>
              <w:pBdr>
                <w:top w:val="nil"/>
                <w:left w:val="nil"/>
                <w:bottom w:val="nil"/>
                <w:right w:val="nil"/>
                <w:between w:val="nil"/>
              </w:pBdr>
              <w:spacing w:before="220" w:after="200"/>
              <w:jc w:val="center"/>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12763E" w14:paraId="510AF2BC" w14:textId="77777777" w:rsidTr="00581DE4">
        <w:trPr>
          <w:trHeight w:val="748"/>
          <w:jc w:val="center"/>
        </w:trPr>
        <w:tc>
          <w:tcPr>
            <w:tcW w:w="2319" w:type="dxa"/>
            <w:vMerge w:val="restart"/>
            <w:tcBorders>
              <w:top w:val="single" w:sz="4" w:space="0" w:color="000000"/>
            </w:tcBorders>
          </w:tcPr>
          <w:p w14:paraId="28EA5382" w14:textId="77777777" w:rsidR="0012763E" w:rsidRDefault="0012763E" w:rsidP="00581DE4">
            <w:pPr>
              <w:rPr>
                <w:rFonts w:ascii="Times" w:eastAsia="Times" w:hAnsi="Times" w:cs="Times"/>
                <w:b/>
                <w:i/>
              </w:rPr>
            </w:pPr>
            <w:r>
              <w:rPr>
                <w:rFonts w:ascii="Times" w:eastAsia="Times" w:hAnsi="Times" w:cs="Times"/>
                <w:b/>
                <w:i/>
              </w:rPr>
              <w:t>Key word:</w:t>
            </w:r>
          </w:p>
          <w:p w14:paraId="35F304B1" w14:textId="77777777" w:rsidR="0012763E" w:rsidRPr="008D59CA" w:rsidRDefault="0012763E" w:rsidP="0012763E">
            <w:pPr>
              <w:pStyle w:val="HTMLPreformatted"/>
              <w:rPr>
                <w:rFonts w:ascii="Times New Roman" w:hAnsi="Times New Roman" w:cs="Times New Roman"/>
                <w:b/>
                <w:i/>
                <w:sz w:val="18"/>
                <w:szCs w:val="18"/>
              </w:rPr>
            </w:pPr>
            <w:r>
              <w:rPr>
                <w:rStyle w:val="y2iqfc"/>
                <w:rFonts w:ascii="Times New Roman" w:hAnsi="Times New Roman" w:cs="Times New Roman"/>
                <w:b/>
                <w:i/>
                <w:sz w:val="18"/>
                <w:szCs w:val="18"/>
                <w:lang w:val="en"/>
              </w:rPr>
              <w:t>Community empowerment by the government</w:t>
            </w:r>
          </w:p>
          <w:p w14:paraId="4707CB4C" w14:textId="77777777" w:rsidR="0012763E" w:rsidRPr="008D59CA" w:rsidRDefault="0012763E" w:rsidP="0012763E">
            <w:pPr>
              <w:jc w:val="both"/>
              <w:rPr>
                <w:b/>
                <w:i/>
                <w:color w:val="000000" w:themeColor="text1"/>
                <w:sz w:val="18"/>
                <w:szCs w:val="18"/>
              </w:rPr>
            </w:pPr>
          </w:p>
          <w:p w14:paraId="3313A8BD" w14:textId="77777777" w:rsidR="00F00E41" w:rsidRPr="00811C9D" w:rsidRDefault="00F00E41" w:rsidP="00F00E41">
            <w:pPr>
              <w:rPr>
                <w:rFonts w:ascii="Times" w:eastAsia="Times" w:hAnsi="Times" w:cs="Times"/>
                <w:lang w:val="en-US"/>
              </w:rPr>
            </w:pPr>
            <w:r>
              <w:rPr>
                <w:rFonts w:ascii="Times" w:eastAsia="Times" w:hAnsi="Times" w:cs="Times"/>
              </w:rPr>
              <w:t>Accepted:</w:t>
            </w:r>
            <w:r>
              <w:rPr>
                <w:rFonts w:ascii="Times" w:eastAsia="Times" w:hAnsi="Times" w:cs="Times"/>
                <w:lang w:val="en-US"/>
              </w:rPr>
              <w:t xml:space="preserve"> </w:t>
            </w:r>
            <w:r>
              <w:rPr>
                <w:rFonts w:ascii="Times" w:eastAsia="Times" w:hAnsi="Times" w:cs="Times"/>
              </w:rPr>
              <w:t>15 Juli 2024</w:t>
            </w:r>
          </w:p>
          <w:p w14:paraId="2341E005" w14:textId="77777777" w:rsidR="00F00E41" w:rsidRDefault="00F00E41" w:rsidP="00F00E41">
            <w:pPr>
              <w:rPr>
                <w:rFonts w:ascii="Times" w:eastAsia="Times" w:hAnsi="Times" w:cs="Times"/>
                <w:lang w:val="en-US"/>
              </w:rPr>
            </w:pPr>
            <w:r>
              <w:rPr>
                <w:rFonts w:ascii="Times" w:eastAsia="Times" w:hAnsi="Times" w:cs="Times"/>
              </w:rPr>
              <w:t>Revised :</w:t>
            </w:r>
            <w:r>
              <w:rPr>
                <w:rFonts w:ascii="Times" w:eastAsia="Times" w:hAnsi="Times" w:cs="Times"/>
                <w:lang w:val="en-US"/>
              </w:rPr>
              <w:t xml:space="preserve">  </w:t>
            </w:r>
            <w:r>
              <w:rPr>
                <w:rFonts w:ascii="Times" w:eastAsia="Times" w:hAnsi="Times" w:cs="Times"/>
              </w:rPr>
              <w:t>20 Juli 2024</w:t>
            </w:r>
          </w:p>
          <w:p w14:paraId="084DE41E" w14:textId="313BDF0F" w:rsidR="00F00E41" w:rsidRPr="00F00E41" w:rsidRDefault="00F00E41" w:rsidP="00F00E41">
            <w:pPr>
              <w:rPr>
                <w:rFonts w:ascii="Times" w:eastAsia="Times" w:hAnsi="Times" w:cs="Times"/>
                <w:lang w:val="en-US"/>
              </w:rPr>
            </w:pPr>
            <w:bookmarkStart w:id="1" w:name="_GoBack"/>
            <w:bookmarkEnd w:id="1"/>
            <w:r>
              <w:rPr>
                <w:rFonts w:ascii="Times" w:eastAsia="Times" w:hAnsi="Times" w:cs="Times"/>
              </w:rPr>
              <w:t>Published:31 Juli 2024</w:t>
            </w:r>
          </w:p>
          <w:p w14:paraId="33A5CA35" w14:textId="0C65BC3C" w:rsidR="0012763E" w:rsidRDefault="0012763E" w:rsidP="00581DE4">
            <w:pPr>
              <w:rPr>
                <w:rFonts w:ascii="Times" w:eastAsia="Times" w:hAnsi="Times" w:cs="Times"/>
                <w:i/>
              </w:rPr>
            </w:pPr>
          </w:p>
        </w:tc>
        <w:tc>
          <w:tcPr>
            <w:tcW w:w="554" w:type="dxa"/>
            <w:tcBorders>
              <w:top w:val="single" w:sz="4" w:space="0" w:color="000000"/>
            </w:tcBorders>
          </w:tcPr>
          <w:p w14:paraId="7A4B1E1B" w14:textId="77777777" w:rsidR="0012763E" w:rsidRDefault="0012763E" w:rsidP="00581DE4">
            <w:pPr>
              <w:rPr>
                <w:rFonts w:ascii="Times" w:eastAsia="Times" w:hAnsi="Times" w:cs="Times"/>
              </w:rPr>
            </w:pPr>
          </w:p>
        </w:tc>
        <w:tc>
          <w:tcPr>
            <w:tcW w:w="6341" w:type="dxa"/>
            <w:vMerge w:val="restart"/>
            <w:tcBorders>
              <w:top w:val="single" w:sz="4" w:space="0" w:color="000000"/>
            </w:tcBorders>
          </w:tcPr>
          <w:p w14:paraId="1FD559E0" w14:textId="77777777" w:rsidR="0012763E" w:rsidRPr="008D59CA" w:rsidRDefault="0012763E" w:rsidP="0012763E">
            <w:pPr>
              <w:pStyle w:val="HTMLPreformatted"/>
              <w:jc w:val="both"/>
              <w:rPr>
                <w:rFonts w:ascii="Times New Roman" w:hAnsi="Times New Roman" w:cs="Times New Roman"/>
                <w:b/>
                <w:bCs/>
                <w:i/>
                <w:iCs/>
                <w:sz w:val="18"/>
                <w:szCs w:val="18"/>
              </w:rPr>
            </w:pPr>
            <w:r w:rsidRPr="008D59CA">
              <w:rPr>
                <w:rFonts w:ascii="Times New Roman" w:hAnsi="Times New Roman" w:cs="Times New Roman"/>
                <w:b/>
                <w:bCs/>
                <w:i/>
                <w:iCs/>
                <w:sz w:val="18"/>
                <w:szCs w:val="18"/>
                <w:lang w:val="en"/>
              </w:rPr>
              <w:t>This research aims to analyze and describe the role of the village government in community economic empowerment efforts in Karowa Village, Tompasobaru District. The research method used is qualitative descriptive. The number of informants in this study was 4 people. Data collection uses observation, interview and documentation techniques. Data analysis through data reduction, data presentation and drawing conclusions. The results of the research show that the village government still has low knowledge or ignorance in carrying out its functions due to the government's lack of attention in efforts to improve the performance of the apparatus and in this case it must also be supported by other elements, in Minahasa Regency specifically the Community Empowerment Agency and the new Village Government Early 2004 paid more attention to villages, especially improving the performance of village government officials. Even though there has been attention or efforts to improve the performance of the Village Government apparatus, it has not been implemented optimally, this can be seen from the village administration not being good and most clearly not a single village in Minahasa Regency has a Village Regulation even though it is very important for the village as a reference for their work. Based on several conditions as written above since Regional Autonomy in 2001, the Minahasa Regency government has made improvements, especially increasing the human resources of the Village Government, namely through the Village Community Empowerment Service. And this cannot be separated from the active role of society and other elements.</w:t>
            </w:r>
          </w:p>
          <w:p w14:paraId="2ECEDD42" w14:textId="5C9A2048" w:rsidR="0012763E" w:rsidRPr="008E3C2F" w:rsidRDefault="0012763E" w:rsidP="00581DE4">
            <w:pPr>
              <w:jc w:val="both"/>
              <w:rPr>
                <w:rFonts w:ascii="Times" w:eastAsia="Times" w:hAnsi="Times" w:cs="Times"/>
                <w:i/>
                <w:sz w:val="20"/>
              </w:rPr>
            </w:pPr>
          </w:p>
        </w:tc>
      </w:tr>
      <w:tr w:rsidR="0012763E" w14:paraId="24517F70" w14:textId="77777777" w:rsidTr="00581DE4">
        <w:trPr>
          <w:trHeight w:val="932"/>
          <w:jc w:val="center"/>
        </w:trPr>
        <w:tc>
          <w:tcPr>
            <w:tcW w:w="2319" w:type="dxa"/>
            <w:vMerge/>
            <w:tcBorders>
              <w:top w:val="single" w:sz="4" w:space="0" w:color="000000"/>
            </w:tcBorders>
          </w:tcPr>
          <w:p w14:paraId="2C0EF442" w14:textId="77777777" w:rsidR="0012763E" w:rsidRDefault="0012763E" w:rsidP="00581DE4">
            <w:pPr>
              <w:pBdr>
                <w:top w:val="nil"/>
                <w:left w:val="nil"/>
                <w:bottom w:val="nil"/>
                <w:right w:val="nil"/>
                <w:between w:val="nil"/>
              </w:pBdr>
              <w:spacing w:line="276" w:lineRule="auto"/>
              <w:rPr>
                <w:rFonts w:ascii="Times" w:eastAsia="Times" w:hAnsi="Times" w:cs="Times"/>
              </w:rPr>
            </w:pPr>
          </w:p>
        </w:tc>
        <w:tc>
          <w:tcPr>
            <w:tcW w:w="554" w:type="dxa"/>
          </w:tcPr>
          <w:p w14:paraId="54BD5946" w14:textId="77777777" w:rsidR="0012763E" w:rsidRDefault="0012763E" w:rsidP="00581DE4">
            <w:pPr>
              <w:rPr>
                <w:rFonts w:ascii="Times" w:eastAsia="Times" w:hAnsi="Times" w:cs="Times"/>
              </w:rPr>
            </w:pPr>
          </w:p>
        </w:tc>
        <w:tc>
          <w:tcPr>
            <w:tcW w:w="6341" w:type="dxa"/>
            <w:vMerge/>
            <w:tcBorders>
              <w:top w:val="single" w:sz="4" w:space="0" w:color="000000"/>
            </w:tcBorders>
          </w:tcPr>
          <w:p w14:paraId="7F16AF56" w14:textId="77777777" w:rsidR="0012763E" w:rsidRDefault="0012763E" w:rsidP="00581DE4">
            <w:pPr>
              <w:pBdr>
                <w:top w:val="nil"/>
                <w:left w:val="nil"/>
                <w:bottom w:val="nil"/>
                <w:right w:val="nil"/>
                <w:between w:val="nil"/>
              </w:pBdr>
              <w:spacing w:line="276" w:lineRule="auto"/>
              <w:rPr>
                <w:rFonts w:ascii="Times" w:eastAsia="Times" w:hAnsi="Times" w:cs="Times"/>
              </w:rPr>
            </w:pPr>
          </w:p>
        </w:tc>
      </w:tr>
      <w:tr w:rsidR="0012763E" w14:paraId="636F2440" w14:textId="77777777" w:rsidTr="00581DE4">
        <w:trPr>
          <w:trHeight w:val="725"/>
          <w:jc w:val="center"/>
        </w:trPr>
        <w:tc>
          <w:tcPr>
            <w:tcW w:w="2319" w:type="dxa"/>
            <w:vMerge/>
            <w:tcBorders>
              <w:top w:val="single" w:sz="4" w:space="0" w:color="000000"/>
            </w:tcBorders>
          </w:tcPr>
          <w:p w14:paraId="6592B5A4" w14:textId="77777777" w:rsidR="0012763E" w:rsidRDefault="0012763E" w:rsidP="00581DE4">
            <w:pPr>
              <w:pBdr>
                <w:top w:val="nil"/>
                <w:left w:val="nil"/>
                <w:bottom w:val="nil"/>
                <w:right w:val="nil"/>
                <w:between w:val="nil"/>
              </w:pBdr>
              <w:spacing w:line="276" w:lineRule="auto"/>
              <w:rPr>
                <w:rFonts w:ascii="Times" w:eastAsia="Times" w:hAnsi="Times" w:cs="Times"/>
              </w:rPr>
            </w:pPr>
          </w:p>
        </w:tc>
        <w:tc>
          <w:tcPr>
            <w:tcW w:w="554" w:type="dxa"/>
            <w:tcBorders>
              <w:bottom w:val="single" w:sz="4" w:space="0" w:color="000000"/>
            </w:tcBorders>
          </w:tcPr>
          <w:p w14:paraId="484F3922" w14:textId="77777777" w:rsidR="0012763E" w:rsidRDefault="0012763E" w:rsidP="00581DE4">
            <w:pPr>
              <w:rPr>
                <w:rFonts w:ascii="Times" w:eastAsia="Times" w:hAnsi="Times" w:cs="Times"/>
              </w:rPr>
            </w:pPr>
          </w:p>
        </w:tc>
        <w:tc>
          <w:tcPr>
            <w:tcW w:w="6341" w:type="dxa"/>
            <w:vMerge/>
            <w:tcBorders>
              <w:top w:val="single" w:sz="4" w:space="0" w:color="000000"/>
            </w:tcBorders>
          </w:tcPr>
          <w:p w14:paraId="224F9E0D" w14:textId="77777777" w:rsidR="0012763E" w:rsidRDefault="0012763E" w:rsidP="00581DE4">
            <w:pPr>
              <w:pBdr>
                <w:top w:val="nil"/>
                <w:left w:val="nil"/>
                <w:bottom w:val="nil"/>
                <w:right w:val="nil"/>
                <w:between w:val="nil"/>
              </w:pBdr>
              <w:spacing w:line="276" w:lineRule="auto"/>
              <w:rPr>
                <w:rFonts w:ascii="Times" w:eastAsia="Times" w:hAnsi="Times" w:cs="Times"/>
              </w:rPr>
            </w:pPr>
          </w:p>
        </w:tc>
      </w:tr>
      <w:tr w:rsidR="0012763E" w14:paraId="7E03992F" w14:textId="77777777" w:rsidTr="00581DE4">
        <w:trPr>
          <w:trHeight w:val="554"/>
          <w:jc w:val="center"/>
        </w:trPr>
        <w:tc>
          <w:tcPr>
            <w:tcW w:w="2319" w:type="dxa"/>
            <w:tcBorders>
              <w:top w:val="single" w:sz="4" w:space="0" w:color="000000"/>
              <w:bottom w:val="single" w:sz="4" w:space="0" w:color="000000"/>
            </w:tcBorders>
          </w:tcPr>
          <w:p w14:paraId="39CE88B0" w14:textId="77777777" w:rsidR="0012763E" w:rsidRDefault="0012763E" w:rsidP="00581DE4">
            <w:pPr>
              <w:rPr>
                <w:rFonts w:ascii="Times" w:eastAsia="Times" w:hAnsi="Times" w:cs="Times"/>
              </w:rPr>
            </w:pPr>
          </w:p>
        </w:tc>
        <w:tc>
          <w:tcPr>
            <w:tcW w:w="554" w:type="dxa"/>
            <w:tcBorders>
              <w:top w:val="single" w:sz="4" w:space="0" w:color="000000"/>
              <w:bottom w:val="single" w:sz="4" w:space="0" w:color="000000"/>
            </w:tcBorders>
          </w:tcPr>
          <w:p w14:paraId="435E8ED2" w14:textId="77777777" w:rsidR="0012763E" w:rsidRDefault="0012763E" w:rsidP="00581DE4">
            <w:pPr>
              <w:jc w:val="center"/>
              <w:rPr>
                <w:rFonts w:ascii="Times" w:eastAsia="Times" w:hAnsi="Times" w:cs="Times"/>
              </w:rPr>
            </w:pPr>
          </w:p>
        </w:tc>
        <w:tc>
          <w:tcPr>
            <w:tcW w:w="6341" w:type="dxa"/>
            <w:tcBorders>
              <w:top w:val="single" w:sz="4" w:space="0" w:color="000000"/>
              <w:bottom w:val="single" w:sz="4" w:space="0" w:color="000000"/>
            </w:tcBorders>
          </w:tcPr>
          <w:p w14:paraId="1D99E1B0" w14:textId="77777777" w:rsidR="0012763E" w:rsidRDefault="0012763E" w:rsidP="00581DE4">
            <w:pPr>
              <w:jc w:val="center"/>
              <w:rPr>
                <w:rFonts w:ascii="Times" w:eastAsia="Times" w:hAnsi="Times" w:cs="Times"/>
                <w:smallCaps/>
              </w:rPr>
            </w:pPr>
          </w:p>
          <w:p w14:paraId="3373D6C9" w14:textId="09C4310D" w:rsidR="0012763E" w:rsidRDefault="000C160C" w:rsidP="000C160C">
            <w:pPr>
              <w:jc w:val="center"/>
              <w:rPr>
                <w:rFonts w:ascii="Times" w:eastAsia="Times" w:hAnsi="Times" w:cs="Times"/>
              </w:rPr>
            </w:pPr>
            <w:r>
              <w:rPr>
                <w:rFonts w:ascii="Times" w:eastAsia="Times" w:hAnsi="Times" w:cs="Times"/>
                <w:smallCaps/>
              </w:rPr>
              <w:t xml:space="preserve">INTISARI </w:t>
            </w:r>
          </w:p>
        </w:tc>
      </w:tr>
      <w:tr w:rsidR="0012763E" w14:paraId="002BEBC9" w14:textId="77777777" w:rsidTr="00581DE4">
        <w:trPr>
          <w:trHeight w:val="1667"/>
          <w:jc w:val="center"/>
        </w:trPr>
        <w:tc>
          <w:tcPr>
            <w:tcW w:w="2319" w:type="dxa"/>
            <w:tcBorders>
              <w:top w:val="single" w:sz="4" w:space="0" w:color="000000"/>
            </w:tcBorders>
          </w:tcPr>
          <w:p w14:paraId="6B189ACE" w14:textId="77777777" w:rsidR="0012763E" w:rsidRDefault="0012763E" w:rsidP="00581DE4">
            <w:pPr>
              <w:rPr>
                <w:rFonts w:ascii="Times" w:eastAsia="Times" w:hAnsi="Times" w:cs="Times"/>
                <w:b/>
              </w:rPr>
            </w:pPr>
            <w:r>
              <w:rPr>
                <w:rFonts w:ascii="Times" w:eastAsia="Times" w:hAnsi="Times" w:cs="Times"/>
                <w:b/>
              </w:rPr>
              <w:t>Kata kunci:</w:t>
            </w:r>
          </w:p>
          <w:p w14:paraId="2682CDC3" w14:textId="77777777" w:rsidR="002706CD" w:rsidRDefault="0012763E" w:rsidP="00581DE4">
            <w:pPr>
              <w:jc w:val="both"/>
              <w:rPr>
                <w:rFonts w:ascii="Times" w:eastAsia="Times" w:hAnsi="Times" w:cs="Times"/>
              </w:rPr>
            </w:pPr>
            <w:r>
              <w:rPr>
                <w:rFonts w:ascii="Times" w:eastAsia="Times" w:hAnsi="Times" w:cs="Times"/>
              </w:rPr>
              <w:t xml:space="preserve">Pemberdayaan Masyarakat Oleh </w:t>
            </w:r>
          </w:p>
          <w:p w14:paraId="0531A9D7" w14:textId="031C7744" w:rsidR="0012763E" w:rsidRDefault="0012763E" w:rsidP="00581DE4">
            <w:pPr>
              <w:jc w:val="both"/>
              <w:rPr>
                <w:rFonts w:ascii="Times" w:eastAsia="Times" w:hAnsi="Times" w:cs="Times"/>
              </w:rPr>
            </w:pPr>
            <w:r>
              <w:rPr>
                <w:rFonts w:ascii="Times" w:eastAsia="Times" w:hAnsi="Times" w:cs="Times"/>
              </w:rPr>
              <w:t>Pemerintah</w:t>
            </w:r>
          </w:p>
          <w:p w14:paraId="5D4D5A05" w14:textId="77777777" w:rsidR="0012763E" w:rsidRDefault="0012763E" w:rsidP="00581DE4">
            <w:pPr>
              <w:rPr>
                <w:rFonts w:ascii="Times" w:eastAsia="Times" w:hAnsi="Times" w:cs="Times"/>
              </w:rPr>
            </w:pPr>
          </w:p>
        </w:tc>
        <w:tc>
          <w:tcPr>
            <w:tcW w:w="554" w:type="dxa"/>
            <w:tcBorders>
              <w:top w:val="single" w:sz="4" w:space="0" w:color="000000"/>
            </w:tcBorders>
          </w:tcPr>
          <w:p w14:paraId="7B836581" w14:textId="77777777" w:rsidR="0012763E" w:rsidRDefault="0012763E" w:rsidP="00581DE4">
            <w:pPr>
              <w:rPr>
                <w:rFonts w:ascii="Times" w:eastAsia="Times" w:hAnsi="Times" w:cs="Times"/>
              </w:rPr>
            </w:pPr>
          </w:p>
        </w:tc>
        <w:tc>
          <w:tcPr>
            <w:tcW w:w="6341" w:type="dxa"/>
            <w:vMerge w:val="restart"/>
            <w:tcBorders>
              <w:top w:val="single" w:sz="4" w:space="0" w:color="000000"/>
            </w:tcBorders>
          </w:tcPr>
          <w:p w14:paraId="1602B023" w14:textId="3CB40B64" w:rsidR="0012763E" w:rsidRPr="008E3C2F" w:rsidRDefault="0012763E" w:rsidP="00581DE4">
            <w:pPr>
              <w:jc w:val="both"/>
              <w:rPr>
                <w:rFonts w:eastAsia="Times"/>
                <w:sz w:val="20"/>
              </w:rPr>
            </w:pPr>
            <w:r w:rsidRPr="0012763E">
              <w:rPr>
                <w:sz w:val="20"/>
              </w:rPr>
              <w:t xml:space="preserve">Penelitian ini bertujuan untuk menganalisis dan mendeskripsikan peran pemerintah desa dalam upaya pemberdayaan ekonomi masyarakat di Desa Karowa, Kecamatan Tompasobaru. Metode penelitian yang digunakan adalah deskriptif kualitatif. Jumlah informan dalam penelitian ini sebanyak 4 orang. Pengumpulan data menggunakan teknik observasi, wawancara dan dokumentasi. Analisis data melalui reduksi data, penyajian data dan penarikan kesimpulan. Hasil penelitian menunjukkan bahwa pemerintah desa masih memiliki pengetahuan yang rendah atau ketidaktahuan dalam menjalankan fungsinya dikarenakan kurangnya perhatian pemerintah dalam upaya peningkatan kinerja aparatur dan dalam hal ini juga harus didukung oleh unsur lainnya, di Kabupaten Minahasa khususnya Badan Pemberdayaan Masyarakat dan Pemerintahan Desa yang baru awal tahun 2004 memberikan perhatian yang lebih terhadap desa khususnya peningkatan kinerja aparatur pemerintah desa. Walaupun sudah ada </w:t>
            </w:r>
            <w:r w:rsidRPr="0012763E">
              <w:rPr>
                <w:sz w:val="20"/>
              </w:rPr>
              <w:lastRenderedPageBreak/>
              <w:t>perhatian atau upaya untuk meningkatkan kinerja aparatur Pemerintah Desa, namun belum terlaksana secara maksimal, hal ini terlihat dari administrasi desa yang belum baik dan yang paling jelas belum ada satupun desa di Kabupaten Minahasa yang memiliki Peraturan Desa padahal hal tersebut sangat penting bagi desa sebagai acuan dalam bekerja. Berdasarkan beberapa kondisi seperti yang tertulis di atas sejak Otonomi Daerah pada tahun 2001, pemerintah Kabupaten Minahasa telah melakukan pembenahan terutama peningkatan sumber daya manusia Pemerintah Desa yaitu melalui Dinas Pemberdayaan Masyarakat Desa. Dan hal ini tidak lepas dari peran aktif masyarakat dan elemen lainnya.</w:t>
            </w:r>
          </w:p>
        </w:tc>
      </w:tr>
    </w:tbl>
    <w:p w14:paraId="4F120D7D" w14:textId="77777777" w:rsidR="0012763E" w:rsidRPr="0012763E" w:rsidRDefault="0012763E" w:rsidP="00301A52">
      <w:pPr>
        <w:jc w:val="center"/>
        <w:rPr>
          <w:rStyle w:val="apple-converted-space"/>
          <w:b/>
          <w:sz w:val="48"/>
          <w:szCs w:val="48"/>
        </w:rPr>
      </w:pPr>
    </w:p>
    <w:p w14:paraId="63C029FD" w14:textId="77777777" w:rsidR="0094584E" w:rsidRPr="008D59CA" w:rsidRDefault="0094584E" w:rsidP="00EC4F5A">
      <w:pPr>
        <w:jc w:val="center"/>
        <w:rPr>
          <w:rFonts w:eastAsia="Calibri"/>
          <w:i/>
          <w:color w:val="000000" w:themeColor="text1"/>
          <w:sz w:val="18"/>
          <w:szCs w:val="18"/>
        </w:rPr>
        <w:sectPr w:rsidR="0094584E" w:rsidRPr="008D59CA" w:rsidSect="002538D4">
          <w:footerReference w:type="even" r:id="rId12"/>
          <w:footerReference w:type="default" r:id="rId13"/>
          <w:pgSz w:w="11907" w:h="16840" w:code="9"/>
          <w:pgMar w:top="2268" w:right="1418" w:bottom="1531" w:left="1418" w:header="709" w:footer="709" w:gutter="0"/>
          <w:pgNumType w:start="1"/>
          <w:cols w:space="708"/>
          <w:docGrid w:linePitch="360"/>
        </w:sectPr>
      </w:pPr>
    </w:p>
    <w:p w14:paraId="6446C1A3" w14:textId="77777777" w:rsidR="00580026" w:rsidRPr="002706CD" w:rsidRDefault="0094584E" w:rsidP="002706CD">
      <w:pPr>
        <w:pStyle w:val="Heading1"/>
        <w:jc w:val="both"/>
        <w:rPr>
          <w:rStyle w:val="SubtleReference"/>
          <w:rFonts w:ascii="Times New Roman" w:hAnsi="Times New Roman" w:cs="Times New Roman"/>
          <w:color w:val="000000" w:themeColor="text1"/>
        </w:rPr>
      </w:pPr>
      <w:bookmarkStart w:id="2" w:name="_Toc49096353"/>
      <w:bookmarkStart w:id="3" w:name="_Toc54005697"/>
      <w:bookmarkStart w:id="4" w:name="_Toc66452706"/>
      <w:bookmarkEnd w:id="0"/>
      <w:r w:rsidRPr="002706CD">
        <w:rPr>
          <w:rStyle w:val="SubtleReference"/>
          <w:rFonts w:ascii="Times New Roman" w:hAnsi="Times New Roman" w:cs="Times New Roman"/>
          <w:color w:val="000000" w:themeColor="text1"/>
        </w:rPr>
        <w:lastRenderedPageBreak/>
        <w:t xml:space="preserve">I. </w:t>
      </w:r>
      <w:r w:rsidR="00580026" w:rsidRPr="002706CD">
        <w:rPr>
          <w:rStyle w:val="SubtleReference"/>
          <w:rFonts w:ascii="Times New Roman" w:hAnsi="Times New Roman" w:cs="Times New Roman"/>
          <w:color w:val="000000" w:themeColor="text1"/>
        </w:rPr>
        <w:t>P</w:t>
      </w:r>
      <w:bookmarkEnd w:id="2"/>
      <w:bookmarkEnd w:id="3"/>
      <w:bookmarkEnd w:id="4"/>
      <w:r w:rsidRPr="002706CD">
        <w:rPr>
          <w:rStyle w:val="SubtleReference"/>
          <w:rFonts w:ascii="Times New Roman" w:hAnsi="Times New Roman" w:cs="Times New Roman"/>
          <w:color w:val="000000" w:themeColor="text1"/>
        </w:rPr>
        <w:t>endahuluan</w:t>
      </w:r>
    </w:p>
    <w:p w14:paraId="097F87E0" w14:textId="77777777" w:rsidR="00580026" w:rsidRPr="008D59CA" w:rsidRDefault="00580026" w:rsidP="00EC4F5A">
      <w:pPr>
        <w:jc w:val="center"/>
        <w:rPr>
          <w:b/>
          <w:color w:val="000000" w:themeColor="text1"/>
          <w:sz w:val="20"/>
          <w:szCs w:val="20"/>
          <w:lang w:val="en-US"/>
        </w:rPr>
      </w:pPr>
    </w:p>
    <w:p w14:paraId="63A526F2" w14:textId="17D1F6EA" w:rsidR="003D5AA0" w:rsidRPr="008D59CA" w:rsidRDefault="003D5AA0" w:rsidP="003D5AA0">
      <w:pPr>
        <w:ind w:firstLine="720"/>
        <w:jc w:val="both"/>
        <w:rPr>
          <w:sz w:val="20"/>
          <w:szCs w:val="20"/>
        </w:rPr>
      </w:pPr>
      <w:r w:rsidRPr="008D59CA">
        <w:rPr>
          <w:sz w:val="20"/>
          <w:szCs w:val="20"/>
        </w:rPr>
        <w:t xml:space="preserve">Rakyat merupakan bagian yang tidak terpisahkan dari berdirinya suatu negara. Sebuah negara yang telah berdiri mempunyai keharusan untuk menjamin kesejahteraan rakyatnya, begitu juga dengan Indonesia. Pernyataan tersebut tercantum dalam pembukaan Undang-Undang Dasar Negara Republik Indonesia Tahun 1945 pada alinea ke 4 “yang melindungi segenap Bangsa Indonesia dan seluruh tumpah darah Indonesia dan untuk memajukan kesejahteraan umum, mencerdaskan kehidupan bangsa, dan ikut melaksanakan ketertiban dunia”. Pengembangan ekonomi masyakarat bukan hanya tanggungjawab pemerintah pusat, melainkan juga tugas yang perlu dilaksanakan oleh pemerintah desa. Apabila hanya dibebankan kepada pemerintah pusat, maka tingkat perekonomian di setiap daerah tidak akan merata. Daerah yang memiliki fasilitas penunjang seperti sarana prasarana serta sumber daya berkualitas akan memiliki taraf hidup yang baik. Berbeda dengan daerah yang terasing dan tidak memiliki infrastruktur pendukung untuk menunjang kehidupan masyarakat. Keadaan ini apabila dibiarkan akan menimbulkan kecemburuan serta kesenjangan antara orang kaya dan miskin. </w:t>
      </w:r>
    </w:p>
    <w:p w14:paraId="32020BC4" w14:textId="1F1CE2B5" w:rsidR="003D5AA0" w:rsidRPr="008D59CA" w:rsidRDefault="003D5AA0" w:rsidP="003D5AA0">
      <w:pPr>
        <w:ind w:firstLine="360"/>
        <w:jc w:val="both"/>
        <w:rPr>
          <w:sz w:val="20"/>
          <w:szCs w:val="20"/>
        </w:rPr>
      </w:pPr>
      <w:r w:rsidRPr="008D59CA">
        <w:rPr>
          <w:sz w:val="20"/>
          <w:szCs w:val="20"/>
        </w:rPr>
        <w:t>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alam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Karow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nya diarahkan pad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to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an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an yang c</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 bai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faat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yaan alamnya ini tidak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s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kan program-program 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ksimalkan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masyarakatnya. Program-program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tihan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infra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 bag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an masyarakat yang dap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tasi masalah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di didalam masyarak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ari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program-program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ap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kan ba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ba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m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al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non m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al.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 ba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non m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ial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nya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tihan masyarak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tihan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an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angkan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m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al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fasilitas-fasilitas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ang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masyarak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i irigasi, 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 pad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aan obat-obatan dan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masalah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di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kin hari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lah masyarakat yang masih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h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ki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il . Masyarakat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tarik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d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haan dan di instansi-instans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swasta lainny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ianggap tida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njikan lagi. Dari data yang didapat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kan mayorit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n SMA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jat rata-rata tida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n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k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idi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tinggi,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h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h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agang,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 dan banyak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a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di 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r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karyaw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haan.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masalahan in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ni yang lama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 lambat l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akan diganti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si 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any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rang.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ki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dap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tisipasi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k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an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tih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otivasi masyarakat agar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apat dorongan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adari bahw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to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an adala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tor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an yang paling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 bagi masyarakat.</w:t>
      </w:r>
    </w:p>
    <w:p w14:paraId="6CFA2DDF" w14:textId="7DC7A5F8" w:rsidR="003D5AA0" w:rsidRPr="008D59CA" w:rsidRDefault="003D5AA0" w:rsidP="003D5AA0">
      <w:pPr>
        <w:ind w:firstLine="720"/>
        <w:jc w:val="both"/>
        <w:rPr>
          <w:sz w:val="20"/>
          <w:szCs w:val="20"/>
        </w:rPr>
      </w:pP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masalahan lain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di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nya bobot hasil pa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dan banyaknya angka pa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rata-rat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mi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dihasilkan hany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capai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standar. Maka yang di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aikan pada infra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ny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aan bibit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obat-obatan. Dalam hal in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 tanggap dalam masal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masalah yang dihadap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snya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hasil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ya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ginginkan bibit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l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gantikan bibit yang dipakai saat ini.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jika bibit yang saat ini dipakai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nya tidak maksimal. Langka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t yang di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am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din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an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dinas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ga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ja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man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pad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ny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sis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hasil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i, dan hasil yang di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dari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mandir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di maksimal.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yang baik mak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di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bih baik. Jika </w:t>
      </w:r>
      <w:r w:rsidRPr="008D59CA">
        <w:rPr>
          <w:sz w:val="20"/>
          <w:szCs w:val="20"/>
        </w:rPr>
        <w:lastRenderedPageBreak/>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ik, maka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am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pondasi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ik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capai. </w:t>
      </w:r>
      <w:r w:rsidRPr="008D59CA">
        <w:rPr>
          <w:sz w:val="20"/>
          <w:szCs w:val="20"/>
        </w:rPr>
        <w:fldChar w:fldCharType="begin" w:fldLock="1"/>
      </w:r>
      <w:r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mendeley":{"formattedCitation":"[1]","plainTextFormattedCitation":"[1]","previouslyFormattedCitation":"[1]"},"properties":{"noteIndex":0},"schema":"https://github.com/citation-style-language/schema/raw/master/csl-citation.json"}</w:instrText>
      </w:r>
      <w:r w:rsidRPr="008D59CA">
        <w:rPr>
          <w:sz w:val="20"/>
          <w:szCs w:val="20"/>
        </w:rPr>
        <w:fldChar w:fldCharType="separate"/>
      </w:r>
      <w:r w:rsidRPr="008D59CA">
        <w:rPr>
          <w:noProof/>
          <w:sz w:val="20"/>
          <w:szCs w:val="20"/>
        </w:rPr>
        <w:t>[1]</w:t>
      </w:r>
      <w:r w:rsidRPr="008D59CA">
        <w:rPr>
          <w:sz w:val="20"/>
          <w:szCs w:val="20"/>
        </w:rPr>
        <w:fldChar w:fldCharType="end"/>
      </w:r>
    </w:p>
    <w:p w14:paraId="7E57E76E" w14:textId="77777777" w:rsidR="009D38E7" w:rsidRPr="008D59CA" w:rsidRDefault="009D38E7" w:rsidP="000B55EF">
      <w:pPr>
        <w:rPr>
          <w:color w:val="000000" w:themeColor="text1"/>
          <w:sz w:val="20"/>
          <w:szCs w:val="20"/>
        </w:rPr>
      </w:pPr>
    </w:p>
    <w:p w14:paraId="0D5668AA" w14:textId="77777777" w:rsidR="00EC4F5A" w:rsidRPr="008D59CA" w:rsidRDefault="00EC4F5A" w:rsidP="00EC4F5A">
      <w:pPr>
        <w:jc w:val="both"/>
        <w:rPr>
          <w:color w:val="000000" w:themeColor="text1"/>
          <w:sz w:val="20"/>
          <w:szCs w:val="20"/>
        </w:rPr>
      </w:pPr>
      <w:bookmarkStart w:id="5" w:name="_Toc49096370"/>
      <w:bookmarkStart w:id="6" w:name="_Toc54005713"/>
      <w:bookmarkStart w:id="7" w:name="_Toc66452724"/>
    </w:p>
    <w:p w14:paraId="46FA056B" w14:textId="5EAF0EEB" w:rsidR="00580026" w:rsidRPr="002706CD" w:rsidRDefault="0094584E" w:rsidP="002706CD">
      <w:pPr>
        <w:pStyle w:val="BodyText"/>
        <w:jc w:val="both"/>
        <w:rPr>
          <w:rStyle w:val="SubtleReference"/>
          <w:b/>
          <w:color w:val="000000" w:themeColor="text1"/>
        </w:rPr>
      </w:pPr>
      <w:r w:rsidRPr="002706CD">
        <w:rPr>
          <w:rStyle w:val="SubtleReference"/>
          <w:b/>
          <w:color w:val="000000" w:themeColor="text1"/>
        </w:rPr>
        <w:t>II. M</w:t>
      </w:r>
      <w:r w:rsidR="000218BB" w:rsidRPr="002706CD">
        <w:rPr>
          <w:rStyle w:val="SubtleReference"/>
          <w:b/>
          <w:color w:val="000000" w:themeColor="text1"/>
        </w:rPr>
        <w:t>e</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tod</w:t>
      </w:r>
      <w:r w:rsidR="000218BB" w:rsidRPr="002706CD">
        <w:rPr>
          <w:rStyle w:val="SubtleReference"/>
          <w:b/>
          <w:color w:val="000000" w:themeColor="text1"/>
        </w:rPr>
        <w:t>e</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 xml:space="preserve"> P</w:t>
      </w:r>
      <w:r w:rsidR="000218BB" w:rsidRPr="002706CD">
        <w:rPr>
          <w:rStyle w:val="SubtleReference"/>
          <w:b/>
          <w:color w:val="000000" w:themeColor="text1"/>
        </w:rPr>
        <w:t>e</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n</w:t>
      </w:r>
      <w:r w:rsidR="000218BB" w:rsidRPr="002706CD">
        <w:rPr>
          <w:rStyle w:val="SubtleReference"/>
          <w:b/>
          <w:color w:val="000000" w:themeColor="text1"/>
        </w:rPr>
        <w:t>e</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litian</w:t>
      </w:r>
      <w:bookmarkEnd w:id="5"/>
      <w:bookmarkEnd w:id="6"/>
      <w:bookmarkEnd w:id="7"/>
    </w:p>
    <w:p w14:paraId="00AEB48A" w14:textId="77777777" w:rsidR="000867E2" w:rsidRPr="008D59CA" w:rsidRDefault="000867E2" w:rsidP="00EC4F5A">
      <w:pPr>
        <w:ind w:right="-46"/>
        <w:rPr>
          <w:color w:val="000000" w:themeColor="text1"/>
          <w:sz w:val="20"/>
          <w:szCs w:val="20"/>
        </w:rPr>
      </w:pPr>
    </w:p>
    <w:p w14:paraId="7FDAB2FD" w14:textId="73C20062" w:rsidR="003D5AA0" w:rsidRPr="008D59CA" w:rsidRDefault="003D5AA0" w:rsidP="003D5AA0">
      <w:pPr>
        <w:ind w:firstLine="720"/>
        <w:jc w:val="both"/>
        <w:rPr>
          <w:sz w:val="20"/>
          <w:szCs w:val="20"/>
        </w:rPr>
      </w:pP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in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di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kan adalah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tif.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tif adalah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andaskan pada filsafat postpositivis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nak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 pada kondisi obj</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 yang alamiah,diman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 adala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in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c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tif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g di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n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listik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anya di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pada kondisi yang alamiah (n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l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ting): di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nografi,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pada awalny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o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ini di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nak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bidang antropologi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aya.</w:t>
      </w:r>
    </w:p>
    <w:p w14:paraId="397D9192" w14:textId="3777C4C5" w:rsidR="00BC6D10" w:rsidRPr="008D59CA" w:rsidRDefault="00966D89" w:rsidP="002B5C41">
      <w:pPr>
        <w:ind w:firstLine="720"/>
        <w:jc w:val="both"/>
        <w:rPr>
          <w:sz w:val="20"/>
          <w:szCs w:val="20"/>
        </w:rPr>
      </w:pP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tian k</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alitatif s</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bagai 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tian na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ralistik, kar</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a 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ti t</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 xml:space="preserve">rtarik </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y</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diki 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ristiwa yang t</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rjadi s</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cara alamiah  Dis</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t na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ralistik dimaks</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dkan kar</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a si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asi lapangan 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tian b</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rsifat na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ral ata</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 xml:space="preserve"> wajar, s</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bagaimana adanya tanpa dimanip</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lasi diat</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r d</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 xml:space="preserve">ngan </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x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rim</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t ata</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 xml:space="preserve"> t</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st. S</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ai d</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gan j</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d</w:t>
      </w:r>
      <w:r w:rsidR="000218BB">
        <w:rPr>
          <w:sz w:val="20"/>
          <w:szCs w:val="20"/>
        </w:rPr>
        <w:t>u</w:t>
      </w:r>
      <w:r w:rsidR="000218BB" w:rsidRPr="000218BB">
        <w:rPr>
          <w:rFonts w:ascii="Microsoft Himalaya" w:hAnsi="Microsoft Himalaya"/>
          <w:color w:val="000000" w:themeColor="text1"/>
          <w:spacing w:val="-20"/>
          <w:w w:val="1"/>
          <w:sz w:val="5"/>
          <w:szCs w:val="20"/>
        </w:rPr>
        <w:t>l</w:t>
      </w:r>
      <w:r w:rsidR="003D5AA0" w:rsidRPr="008D59CA">
        <w:rPr>
          <w:sz w:val="20"/>
          <w:szCs w:val="20"/>
        </w:rPr>
        <w:t>l p</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003D5AA0" w:rsidRPr="008D59CA">
        <w:rPr>
          <w:sz w:val="20"/>
          <w:szCs w:val="20"/>
        </w:rPr>
        <w:t>litian yang diangkat.</w:t>
      </w:r>
      <w:bookmarkStart w:id="8" w:name="_Toc66452736"/>
      <w:r w:rsidR="002B5C41" w:rsidRPr="008D59CA">
        <w:rPr>
          <w:sz w:val="20"/>
          <w:szCs w:val="20"/>
        </w:rPr>
        <w:t xml:space="preserve">  </w:t>
      </w:r>
      <w:r w:rsidR="002B5C41" w:rsidRPr="008D59CA">
        <w:rPr>
          <w:sz w:val="20"/>
          <w:szCs w:val="20"/>
        </w:rPr>
        <w:fldChar w:fldCharType="begin" w:fldLock="1"/>
      </w:r>
      <w:r w:rsidR="002B5C41"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66a1e83e-814d-4500-b9f7-692cf04f811e"]}],"mendeley":{"formattedCitation":"[1]","manualFormatting":"[2]","plainTextFormattedCitation":"[1]","previouslyFormattedCitation":"[1]"},"properties":{"noteIndex":0},"schema":"https://github.com/citation-style-language/schema/raw/master/csl-citation.json"}</w:instrText>
      </w:r>
      <w:r w:rsidR="002B5C41" w:rsidRPr="008D59CA">
        <w:rPr>
          <w:sz w:val="20"/>
          <w:szCs w:val="20"/>
        </w:rPr>
        <w:fldChar w:fldCharType="separate"/>
      </w:r>
      <w:r w:rsidR="002B5C41" w:rsidRPr="008D59CA">
        <w:rPr>
          <w:noProof/>
          <w:sz w:val="20"/>
          <w:szCs w:val="20"/>
        </w:rPr>
        <w:t>[2]</w:t>
      </w:r>
      <w:r w:rsidR="002B5C41" w:rsidRPr="008D59CA">
        <w:rPr>
          <w:sz w:val="20"/>
          <w:szCs w:val="20"/>
        </w:rPr>
        <w:fldChar w:fldCharType="end"/>
      </w:r>
    </w:p>
    <w:p w14:paraId="63FB15CE" w14:textId="2E8B6BE4" w:rsidR="003D5AA0" w:rsidRPr="008D59CA" w:rsidRDefault="003D5AA0" w:rsidP="002B5C41">
      <w:pPr>
        <w:ind w:firstLine="720"/>
        <w:jc w:val="both"/>
        <w:rPr>
          <w:sz w:val="20"/>
          <w:szCs w:val="20"/>
        </w:rPr>
      </w:pPr>
      <w:r w:rsidRPr="008D59CA">
        <w:rPr>
          <w:sz w:val="20"/>
          <w:szCs w:val="20"/>
        </w:rPr>
        <w:t>Fo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d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kripsi fo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litian ini,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hin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has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s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is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kan Batasan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hasan ini. Ada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fo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p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ini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pijak dari 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n masalah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dalam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daya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asyarakat Tani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matan Tompaso b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kripsi fo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ini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rogr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dan faktor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w:t>
      </w:r>
      <w:r w:rsidR="002B5C41" w:rsidRPr="008D59CA">
        <w:rPr>
          <w:sz w:val="20"/>
          <w:szCs w:val="20"/>
        </w:rPr>
        <w:t xml:space="preserve"> </w:t>
      </w:r>
      <w:r w:rsidR="002B5C41"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3f47f4a2-eb52-4207-a949-c68678829827"]}],"mendeley":{"formattedCitation":"[1]","manualFormatting":"[3]","plainTextFormattedCitation":"[1]","previouslyFormattedCitation":"[1]"},"properties":{"noteIndex":0},"schema":"https://github.com/citation-style-language/schema/raw/master/csl-citation.json"}</w:instrText>
      </w:r>
      <w:r w:rsidR="002B5C41" w:rsidRPr="008D59CA">
        <w:rPr>
          <w:sz w:val="20"/>
          <w:szCs w:val="20"/>
        </w:rPr>
        <w:fldChar w:fldCharType="separate"/>
      </w:r>
      <w:r w:rsidR="002B5C41" w:rsidRPr="008D59CA">
        <w:rPr>
          <w:noProof/>
          <w:sz w:val="20"/>
          <w:szCs w:val="20"/>
        </w:rPr>
        <w:t>[3]</w:t>
      </w:r>
      <w:r w:rsidR="002B5C41" w:rsidRPr="008D59CA">
        <w:rPr>
          <w:sz w:val="20"/>
          <w:szCs w:val="20"/>
        </w:rPr>
        <w:fldChar w:fldCharType="end"/>
      </w:r>
    </w:p>
    <w:p w14:paraId="306C24A7" w14:textId="67A96CD0" w:rsidR="003D5AA0" w:rsidRPr="008D59CA" w:rsidRDefault="003D5AA0" w:rsidP="008D59CA">
      <w:pPr>
        <w:ind w:firstLine="720"/>
        <w:jc w:val="both"/>
        <w:rPr>
          <w:sz w:val="20"/>
          <w:szCs w:val="20"/>
        </w:rPr>
      </w:pPr>
      <w:r w:rsidRPr="008D59CA">
        <w:rPr>
          <w:sz w:val="20"/>
          <w:szCs w:val="20"/>
          <w:lang w:val="fi-FI"/>
        </w:rPr>
        <w:t>Informan dari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itian ini di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an b</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dasarkan pada 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j</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an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itian dan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imbangan-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imbangan 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dari masyarakat lokal dan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intah yang b</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rdomisili di </w:t>
      </w:r>
      <w:r w:rsidRPr="008D59CA">
        <w:rPr>
          <w:sz w:val="20"/>
          <w:szCs w:val="20"/>
        </w:rPr>
        <w:t>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matan Tompasob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lang w:val="fi-FI"/>
        </w:rPr>
        <w:t>. D</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gan 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j</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an s</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a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imbangan 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s</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b</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t maka yang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jadi s</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by</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litian </w:t>
      </w:r>
      <w:r w:rsidRPr="008D59CA">
        <w:rPr>
          <w:sz w:val="20"/>
          <w:szCs w:val="20"/>
        </w:rPr>
        <w:t>Masyarakat d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rga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matan Tompasob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lang w:val="fi-FI"/>
        </w:rPr>
        <w:t xml:space="preserve">  Alasan di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tapkannya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a s</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bagai informan k</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ci kar</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a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a adalah orang-orang yang tah</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 banyak 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tang hal-hal s</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ta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soalan-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soalan yang di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iti. S</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anj</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tnya k</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pada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r</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ka dimintakan </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j</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kkan orang-orang mana dari warga  masyarakat di </w:t>
      </w:r>
      <w:r w:rsidRPr="008D59CA">
        <w:rPr>
          <w:sz w:val="20"/>
          <w:szCs w:val="20"/>
        </w:rPr>
        <w:t>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karowa </w:t>
      </w:r>
      <w:r w:rsidRPr="008D59CA">
        <w:rPr>
          <w:sz w:val="20"/>
          <w:szCs w:val="20"/>
          <w:lang w:val="fi-FI"/>
        </w:rPr>
        <w:t>yang dapat dijadikan  informan 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d</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k</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g.</w:t>
      </w:r>
      <w:r w:rsidRPr="008D59CA">
        <w:rPr>
          <w:sz w:val="20"/>
          <w:szCs w:val="20"/>
        </w:rPr>
        <w:t xml:space="preserve"> </w:t>
      </w:r>
      <w:r w:rsidR="008D59CA"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af837aff-1c71-4628-95bd-6a5e6ff456f8"]}],"mendeley":{"formattedCitation":"[1]","manualFormatting":"[4]","plainTextFormattedCitation":"[1]","previouslyFormattedCitation":"[1]"},"properties":{"noteIndex":0},"schema":"https://github.com/citation-style-language/schema/raw/master/csl-citation.json"}</w:instrText>
      </w:r>
      <w:r w:rsidR="008D59CA" w:rsidRPr="008D59CA">
        <w:rPr>
          <w:sz w:val="20"/>
          <w:szCs w:val="20"/>
        </w:rPr>
        <w:fldChar w:fldCharType="separate"/>
      </w:r>
      <w:r w:rsidR="008D59CA" w:rsidRPr="008D59CA">
        <w:rPr>
          <w:noProof/>
          <w:sz w:val="20"/>
          <w:szCs w:val="20"/>
        </w:rPr>
        <w:t>[4]</w:t>
      </w:r>
      <w:r w:rsidR="008D59CA" w:rsidRPr="008D59CA">
        <w:rPr>
          <w:sz w:val="20"/>
          <w:szCs w:val="20"/>
        </w:rPr>
        <w:fldChar w:fldCharType="end"/>
      </w:r>
    </w:p>
    <w:p w14:paraId="6935A0C3" w14:textId="4083C8F9" w:rsidR="003D5AA0" w:rsidRPr="008D59CA" w:rsidRDefault="003D5AA0" w:rsidP="008D59CA">
      <w:pPr>
        <w:ind w:firstLine="720"/>
        <w:jc w:val="both"/>
        <w:rPr>
          <w:sz w:val="20"/>
          <w:szCs w:val="20"/>
        </w:rPr>
      </w:pPr>
      <w:r w:rsidRPr="008D59CA">
        <w:rPr>
          <w:sz w:val="20"/>
          <w:szCs w:val="20"/>
          <w:lang w:val="fi-FI"/>
        </w:rPr>
        <w:t>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t</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 xml:space="preserve">an </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it samp</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 (informan) dianggap t</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lah m</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madai apabila sampai pada taraf j</w:t>
      </w:r>
      <w:r w:rsidR="000218BB">
        <w:rPr>
          <w:sz w:val="20"/>
          <w:szCs w:val="20"/>
          <w:lang w:val="fi-FI"/>
        </w:rPr>
        <w:t>e</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n</w:t>
      </w:r>
      <w:r w:rsidR="000218BB">
        <w:rPr>
          <w:sz w:val="20"/>
          <w:szCs w:val="20"/>
          <w:lang w:val="fi-FI"/>
        </w:rPr>
        <w:t>u</w:t>
      </w:r>
      <w:r w:rsidR="000218BB" w:rsidRPr="000218BB">
        <w:rPr>
          <w:rFonts w:ascii="Microsoft Himalaya" w:hAnsi="Microsoft Himalaya"/>
          <w:color w:val="000000" w:themeColor="text1"/>
          <w:spacing w:val="-20"/>
          <w:w w:val="1"/>
          <w:sz w:val="5"/>
          <w:szCs w:val="20"/>
          <w:lang w:val="fi-FI"/>
        </w:rPr>
        <w:t>l</w:t>
      </w:r>
      <w:r w:rsidRPr="008D59CA">
        <w:rPr>
          <w:sz w:val="20"/>
          <w:szCs w:val="20"/>
          <w:lang w:val="fi-FI"/>
        </w:rPr>
        <w:t>h  (</w:t>
      </w:r>
      <w:r w:rsidRPr="008D59CA">
        <w:rPr>
          <w:i/>
          <w:sz w:val="20"/>
          <w:szCs w:val="20"/>
          <w:lang w:val="fi-FI"/>
        </w:rPr>
        <w:t>r</w:t>
      </w:r>
      <w:r w:rsidR="000218BB">
        <w:rPr>
          <w:i/>
          <w:sz w:val="20"/>
          <w:szCs w:val="20"/>
          <w:lang w:val="fi-FI"/>
        </w:rPr>
        <w:t>e</w:t>
      </w:r>
      <w:r w:rsidR="000218BB" w:rsidRPr="000218BB">
        <w:rPr>
          <w:rFonts w:ascii="Microsoft Himalaya" w:hAnsi="Microsoft Himalaya"/>
          <w:i/>
          <w:color w:val="000000" w:themeColor="text1"/>
          <w:spacing w:val="-20"/>
          <w:w w:val="1"/>
          <w:sz w:val="5"/>
          <w:szCs w:val="20"/>
          <w:lang w:val="fi-FI"/>
        </w:rPr>
        <w:t>l</w:t>
      </w:r>
      <w:r w:rsidRPr="008D59CA">
        <w:rPr>
          <w:i/>
          <w:sz w:val="20"/>
          <w:szCs w:val="20"/>
          <w:lang w:val="fi-FI"/>
        </w:rPr>
        <w:t>d</w:t>
      </w:r>
      <w:r w:rsidR="000218BB">
        <w:rPr>
          <w:i/>
          <w:sz w:val="20"/>
          <w:szCs w:val="20"/>
          <w:lang w:val="fi-FI"/>
        </w:rPr>
        <w:t>u</w:t>
      </w:r>
      <w:r w:rsidR="000218BB" w:rsidRPr="000218BB">
        <w:rPr>
          <w:rFonts w:ascii="Microsoft Himalaya" w:hAnsi="Microsoft Himalaya"/>
          <w:i/>
          <w:color w:val="000000" w:themeColor="text1"/>
          <w:spacing w:val="-20"/>
          <w:w w:val="1"/>
          <w:sz w:val="5"/>
          <w:szCs w:val="20"/>
          <w:lang w:val="fi-FI"/>
        </w:rPr>
        <w:t>l</w:t>
      </w:r>
      <w:r w:rsidRPr="008D59CA">
        <w:rPr>
          <w:i/>
          <w:sz w:val="20"/>
          <w:szCs w:val="20"/>
          <w:lang w:val="fi-FI"/>
        </w:rPr>
        <w:t>dancy</w:t>
      </w:r>
      <w:r w:rsidRPr="008D59CA">
        <w:rPr>
          <w:sz w:val="20"/>
          <w:szCs w:val="20"/>
          <w:lang w:val="fi-FI"/>
        </w:rPr>
        <w:t xml:space="preserve">). </w:t>
      </w:r>
      <w:r w:rsidRPr="008D59CA">
        <w:rPr>
          <w:sz w:val="20"/>
          <w:szCs w:val="20"/>
          <w:lang w:val="sv-SE"/>
        </w:rPr>
        <w:t>Artinya 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ambahan informan yang bar</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 xml:space="preserve"> tidak akan 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ambah informasi yang bar</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 xml:space="preserve"> dan b</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arti. D</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an d</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ikian 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itian k</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alitatif tidak 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soalkan j</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lah sam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 Dalam hal ini j</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lah sam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 bisa banyak ata</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 xml:space="preserve"> 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dikit t</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gant</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 dari: (1) t</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pat tidaknya 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ilihan informan k</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ci. (2) kompl</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ksitas dan k</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agaman f</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o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a sosial yang dit</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iti. 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akin ja</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h 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s</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an t</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hadap informan, akan dapat di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ol</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h informasi yang 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akin r</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pr</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tatif.  Jika data yang di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l</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kan s</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dah di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ol</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h 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cara l</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kap maka t</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 xml:space="preserve">knik </w:t>
      </w:r>
      <w:r w:rsidRPr="008D59CA">
        <w:rPr>
          <w:i/>
          <w:sz w:val="20"/>
          <w:szCs w:val="20"/>
          <w:lang w:val="sv-SE"/>
        </w:rPr>
        <w:t>snowballing sampling</w:t>
      </w:r>
      <w:r w:rsidRPr="008D59CA">
        <w:rPr>
          <w:sz w:val="20"/>
          <w:szCs w:val="20"/>
          <w:lang w:val="sv-SE"/>
        </w:rPr>
        <w:t xml:space="preserve"> tak lagi dig</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akan.</w:t>
      </w:r>
      <w:r w:rsidR="008D59CA" w:rsidRPr="008D59CA">
        <w:rPr>
          <w:sz w:val="20"/>
          <w:szCs w:val="20"/>
        </w:rPr>
        <w:t xml:space="preserve"> </w:t>
      </w:r>
      <w:r w:rsidR="008D59CA"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1fe7486b-316b-4241-9be6-7ce4e878f667"]}],"mendeley":{"formattedCitation":"[1]","manualFormatting":"[5]","plainTextFormattedCitation":"[1]","previouslyFormattedCitation":"[1]"},"properties":{"noteIndex":0},"schema":"https://github.com/citation-style-language/schema/raw/master/csl-citation.json"}</w:instrText>
      </w:r>
      <w:r w:rsidR="008D59CA" w:rsidRPr="008D59CA">
        <w:rPr>
          <w:sz w:val="20"/>
          <w:szCs w:val="20"/>
        </w:rPr>
        <w:fldChar w:fldCharType="separate"/>
      </w:r>
      <w:r w:rsidR="008D59CA" w:rsidRPr="008D59CA">
        <w:rPr>
          <w:noProof/>
          <w:sz w:val="20"/>
          <w:szCs w:val="20"/>
        </w:rPr>
        <w:t>[5]</w:t>
      </w:r>
      <w:r w:rsidR="008D59CA" w:rsidRPr="008D59CA">
        <w:rPr>
          <w:sz w:val="20"/>
          <w:szCs w:val="20"/>
        </w:rPr>
        <w:fldChar w:fldCharType="end"/>
      </w:r>
    </w:p>
    <w:p w14:paraId="7BC2F8C8" w14:textId="51D703DC" w:rsidR="00966D89" w:rsidRPr="008D59CA" w:rsidRDefault="00966D89" w:rsidP="003D5AA0">
      <w:pPr>
        <w:ind w:firstLine="720"/>
        <w:jc w:val="both"/>
        <w:rPr>
          <w:sz w:val="20"/>
          <w:szCs w:val="20"/>
          <w:lang w:val="sv-SE"/>
        </w:rPr>
      </w:pPr>
      <w:r w:rsidRPr="008D59CA">
        <w:rPr>
          <w:sz w:val="20"/>
          <w:szCs w:val="20"/>
          <w:lang w:val="sv-SE"/>
        </w:rPr>
        <w:t>P</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p</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an data dilak</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kan d</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an cara 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bagai b</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ik</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t, (1) 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tapkan r</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ang lingk</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p st</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di, (2) 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ng</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mp</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kan data ata</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 xml:space="preserve"> informasi m</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lal</w:t>
      </w:r>
      <w:r w:rsidR="000218BB">
        <w:rPr>
          <w:sz w:val="20"/>
          <w:szCs w:val="20"/>
          <w:lang w:val="sv-SE"/>
        </w:rPr>
        <w:t>u</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i : obs</w:t>
      </w:r>
      <w:r w:rsidR="000218BB">
        <w:rPr>
          <w:sz w:val="20"/>
          <w:szCs w:val="20"/>
          <w:lang w:val="sv-SE"/>
        </w:rPr>
        <w:t>e</w:t>
      </w:r>
      <w:r w:rsidR="000218BB" w:rsidRPr="000218BB">
        <w:rPr>
          <w:rFonts w:ascii="Microsoft Himalaya" w:hAnsi="Microsoft Himalaya"/>
          <w:color w:val="000000" w:themeColor="text1"/>
          <w:spacing w:val="-20"/>
          <w:w w:val="1"/>
          <w:sz w:val="5"/>
          <w:szCs w:val="20"/>
          <w:lang w:val="sv-SE"/>
        </w:rPr>
        <w:t>l</w:t>
      </w:r>
      <w:r w:rsidRPr="008D59CA">
        <w:rPr>
          <w:sz w:val="20"/>
          <w:szCs w:val="20"/>
          <w:lang w:val="sv-SE"/>
        </w:rPr>
        <w:t>rvasi dan wawancara.</w:t>
      </w:r>
    </w:p>
    <w:p w14:paraId="6AC6884C" w14:textId="160DFD19" w:rsidR="00966D89" w:rsidRPr="008D59CA" w:rsidRDefault="000218BB" w:rsidP="008D59CA">
      <w:pPr>
        <w:ind w:firstLine="720"/>
        <w:jc w:val="both"/>
        <w:rPr>
          <w:sz w:val="20"/>
          <w:szCs w:val="20"/>
        </w:rPr>
      </w:pPr>
      <w:r>
        <w:rPr>
          <w:sz w:val="20"/>
          <w:szCs w:val="20"/>
          <w:lang w:val="sv-SE"/>
        </w:rPr>
        <w:t>U</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ji k</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absahan data dalam p</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n</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litian k</w:t>
      </w:r>
      <w:r>
        <w:rPr>
          <w:sz w:val="20"/>
          <w:szCs w:val="20"/>
          <w:lang w:val="sv-SE"/>
        </w:rPr>
        <w:t>u</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alitatif m</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lip</w:t>
      </w:r>
      <w:r>
        <w:rPr>
          <w:sz w:val="20"/>
          <w:szCs w:val="20"/>
          <w:lang w:val="sv-SE"/>
        </w:rPr>
        <w:t>u</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 xml:space="preserve">ti </w:t>
      </w:r>
      <w:r>
        <w:rPr>
          <w:sz w:val="20"/>
          <w:szCs w:val="20"/>
          <w:lang w:val="sv-SE"/>
        </w:rPr>
        <w:t>u</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ji, cr</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dibility (validitas int</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rnal), transf</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 xml:space="preserve">rability (validitas </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kst</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rnal), d</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p</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ndability (r</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alibilitas), dan confirmability, (oby</w:t>
      </w:r>
      <w:r>
        <w:rPr>
          <w:sz w:val="20"/>
          <w:szCs w:val="20"/>
          <w:lang w:val="sv-SE"/>
        </w:rPr>
        <w:t>e</w:t>
      </w:r>
      <w:r w:rsidRPr="000218BB">
        <w:rPr>
          <w:rFonts w:ascii="Microsoft Himalaya" w:hAnsi="Microsoft Himalaya"/>
          <w:color w:val="000000" w:themeColor="text1"/>
          <w:spacing w:val="-20"/>
          <w:w w:val="1"/>
          <w:sz w:val="5"/>
          <w:szCs w:val="20"/>
          <w:lang w:val="sv-SE"/>
        </w:rPr>
        <w:t>l</w:t>
      </w:r>
      <w:r w:rsidR="00966D89" w:rsidRPr="008D59CA">
        <w:rPr>
          <w:sz w:val="20"/>
          <w:szCs w:val="20"/>
          <w:lang w:val="sv-SE"/>
        </w:rPr>
        <w:t>ktivitas).</w:t>
      </w:r>
      <w:r w:rsidR="008D59CA" w:rsidRPr="008D59CA">
        <w:rPr>
          <w:sz w:val="20"/>
          <w:szCs w:val="20"/>
        </w:rPr>
        <w:t xml:space="preserve"> </w:t>
      </w:r>
      <w:r w:rsidR="008D59CA"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28f8708a-80da-41a9-8f7d-a8bf82f2e643","http://www.mendeley.com/documents/?uuid=7bafa4e5-654f-4c07-aa9a-1e011b06245d"]}],"mendeley":{"formattedCitation":"[1]","manualFormatting":"[6]","plainTextFormattedCitation":"[1]","previouslyFormattedCitation":"[1]"},"properties":{"noteIndex":0},"schema":"https://github.com/citation-style-language/schema/raw/master/csl-citation.json"}</w:instrText>
      </w:r>
      <w:r w:rsidR="008D59CA" w:rsidRPr="008D59CA">
        <w:rPr>
          <w:sz w:val="20"/>
          <w:szCs w:val="20"/>
        </w:rPr>
        <w:fldChar w:fldCharType="separate"/>
      </w:r>
      <w:r w:rsidR="008D59CA" w:rsidRPr="008D59CA">
        <w:rPr>
          <w:noProof/>
          <w:sz w:val="20"/>
          <w:szCs w:val="20"/>
        </w:rPr>
        <w:t>[6]</w:t>
      </w:r>
      <w:r w:rsidR="008D59CA" w:rsidRPr="008D59CA">
        <w:rPr>
          <w:sz w:val="20"/>
          <w:szCs w:val="20"/>
        </w:rPr>
        <w:fldChar w:fldCharType="end"/>
      </w:r>
    </w:p>
    <w:p w14:paraId="49015CF7" w14:textId="77777777" w:rsidR="00966D89" w:rsidRPr="008D59CA" w:rsidRDefault="00966D89" w:rsidP="003D5AA0">
      <w:pPr>
        <w:ind w:firstLine="720"/>
        <w:jc w:val="both"/>
        <w:rPr>
          <w:sz w:val="20"/>
          <w:szCs w:val="20"/>
        </w:rPr>
      </w:pPr>
    </w:p>
    <w:p w14:paraId="21466BDA" w14:textId="4839B537" w:rsidR="00AD4307" w:rsidRPr="002706CD" w:rsidRDefault="005E3535" w:rsidP="002706CD">
      <w:pPr>
        <w:pStyle w:val="Heading1"/>
        <w:jc w:val="both"/>
        <w:rPr>
          <w:rStyle w:val="SubtleReference"/>
          <w:rFonts w:ascii="Times New Roman" w:hAnsi="Times New Roman" w:cs="Times New Roman"/>
          <w:color w:val="000000" w:themeColor="text1"/>
        </w:rPr>
      </w:pPr>
      <w:r w:rsidRPr="002706CD">
        <w:rPr>
          <w:rStyle w:val="SubtleReference"/>
          <w:rFonts w:ascii="Times New Roman" w:hAnsi="Times New Roman" w:cs="Times New Roman"/>
          <w:color w:val="000000" w:themeColor="text1"/>
        </w:rPr>
        <w:t>III. Hasil dan P</w:t>
      </w:r>
      <w:r w:rsidR="000218BB" w:rsidRPr="002706CD">
        <w:rPr>
          <w:rStyle w:val="SubtleReference"/>
          <w:rFonts w:ascii="Times New Roman" w:hAnsi="Times New Roman" w:cs="Times New Roman"/>
          <w:color w:val="000000" w:themeColor="text1"/>
        </w:rPr>
        <w:t>e</w:t>
      </w:r>
      <w:r w:rsidR="000218BB" w:rsidRPr="002706CD">
        <w:rPr>
          <w:rStyle w:val="SubtleReference"/>
          <w:rFonts w:ascii="Microsoft Himalaya" w:hAnsi="Microsoft Himalaya" w:cs="Times New Roman"/>
          <w:color w:val="000000" w:themeColor="text1"/>
          <w:spacing w:val="-20"/>
          <w:w w:val="1"/>
          <w:sz w:val="5"/>
        </w:rPr>
        <w:t>l</w:t>
      </w:r>
      <w:r w:rsidRPr="002706CD">
        <w:rPr>
          <w:rStyle w:val="SubtleReference"/>
          <w:rFonts w:ascii="Times New Roman" w:hAnsi="Times New Roman" w:cs="Times New Roman"/>
          <w:color w:val="000000" w:themeColor="text1"/>
        </w:rPr>
        <w:t>mbahasan</w:t>
      </w:r>
      <w:bookmarkEnd w:id="8"/>
    </w:p>
    <w:p w14:paraId="25A44D8F" w14:textId="77777777" w:rsidR="002236BC" w:rsidRPr="008D59CA" w:rsidRDefault="002236BC" w:rsidP="00EC4F5A">
      <w:pPr>
        <w:rPr>
          <w:color w:val="000000" w:themeColor="text1"/>
          <w:sz w:val="20"/>
          <w:szCs w:val="20"/>
        </w:rPr>
      </w:pPr>
    </w:p>
    <w:p w14:paraId="5C94DA7B" w14:textId="113F86EB" w:rsidR="00966D89" w:rsidRPr="008D59CA" w:rsidRDefault="00966D89" w:rsidP="000B55EF">
      <w:pPr>
        <w:ind w:firstLine="720"/>
        <w:jc w:val="both"/>
        <w:rPr>
          <w:sz w:val="20"/>
          <w:szCs w:val="20"/>
        </w:rPr>
      </w:pPr>
      <w:r w:rsidRPr="008D59CA">
        <w:rPr>
          <w:sz w:val="20"/>
          <w:szCs w:val="20"/>
        </w:rPr>
        <w:t>Raky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kan bagian yang tidak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pisahkan dari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irinya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h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ir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ya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s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mi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rakyatny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nyata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ca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ka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d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dang Dasar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blik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a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1945 pada al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4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n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p Bangsa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a d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pah darah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ia d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a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c</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s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n bangsa, dan i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sana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iban 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i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mbang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asyakarat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hanya tang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jawab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inkan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s yang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laksanakan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pabila hanya di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n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t, maka tingk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an d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iap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tidak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ta.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fasilit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ang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i sarana prasaran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taraf h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 yang baik.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sing dan tida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infra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ng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ang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n masyarakat.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adaan ini apabila dibiarkan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ngan antara orang kaya dan miskin.</w:t>
      </w:r>
    </w:p>
    <w:p w14:paraId="49B9747B" w14:textId="41BB3384" w:rsidR="00966D89" w:rsidRPr="008D59CA" w:rsidRDefault="00966D89" w:rsidP="000B55EF">
      <w:pPr>
        <w:ind w:firstLine="720"/>
        <w:jc w:val="both"/>
        <w:rPr>
          <w:sz w:val="20"/>
          <w:szCs w:val="20"/>
        </w:rPr>
      </w:pPr>
      <w:r w:rsidRPr="008D59CA">
        <w:rPr>
          <w:sz w:val="20"/>
          <w:szCs w:val="20"/>
        </w:rPr>
        <w:t>Hasil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bahwa str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ting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ingkatk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Hasil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kan bahw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ian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r orang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ng dipilih 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iri dalam str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 k</w:t>
      </w:r>
      <w:r w:rsidR="000218BB">
        <w:rPr>
          <w:sz w:val="20"/>
          <w:szCs w:val="20"/>
        </w:rPr>
        <w:t>e</w:t>
      </w:r>
      <w:r w:rsidR="000218BB" w:rsidRPr="000218BB">
        <w:rPr>
          <w:rFonts w:ascii="Microsoft Himalaya" w:hAnsi="Microsoft Himalaya"/>
          <w:color w:val="000000" w:themeColor="text1"/>
          <w:spacing w:val="-20"/>
          <w:w w:val="1"/>
          <w:sz w:val="5"/>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angan </w:t>
      </w:r>
      <w:r w:rsidR="000218BB">
        <w:rPr>
          <w:sz w:val="20"/>
          <w:szCs w:val="20"/>
        </w:rPr>
        <w:lastRenderedPageBreak/>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mbangan sosial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ng tida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an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intah dan organisasi local lainny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ai str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romosi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k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 layanan k</w:t>
      </w:r>
      <w:r w:rsidR="000218BB">
        <w:rPr>
          <w:sz w:val="20"/>
          <w:szCs w:val="20"/>
        </w:rPr>
        <w:t>e</w:t>
      </w:r>
      <w:r w:rsidR="000218BB" w:rsidRPr="000218BB">
        <w:rPr>
          <w:rFonts w:ascii="Microsoft Himalaya" w:hAnsi="Microsoft Himalaya"/>
          <w:color w:val="000000" w:themeColor="text1"/>
          <w:spacing w:val="-20"/>
          <w:w w:val="1"/>
          <w:sz w:val="5"/>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gan akan 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dap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an k</w:t>
      </w:r>
      <w:r w:rsidR="000218BB">
        <w:rPr>
          <w:sz w:val="20"/>
          <w:szCs w:val="20"/>
        </w:rPr>
        <w:t>e</w:t>
      </w:r>
      <w:r w:rsidR="000218BB" w:rsidRPr="000218BB">
        <w:rPr>
          <w:rFonts w:ascii="Microsoft Himalaya" w:hAnsi="Microsoft Himalaya"/>
          <w:color w:val="000000" w:themeColor="text1"/>
          <w:spacing w:val="-20"/>
          <w:w w:val="1"/>
          <w:sz w:val="5"/>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gan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ataan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 daya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asih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optimal,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i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 di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bahw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aan dana dap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hamb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Kondis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atasan dana yang ad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y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dap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n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yang di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h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a pad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pa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n konsis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di bawah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ting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h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tidak c</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wab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oal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g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 d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skin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 daya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tidak akan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l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baik apabila tidak ad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ama antara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masyarakat.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yang ada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manfaatk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k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hasilan masyarakat.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g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yang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tif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bimbing agar bi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hasilan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h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alam d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k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hal yang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nya 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t aga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faat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cara yang bijak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ghasilkan dampak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fisi</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d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ciri khas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Conto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faatan bijak ini dapat dilihat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yang mayoritasnya adala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ni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nam mi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dapat disi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faatan lahan dan hasil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i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si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ksimalkan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karak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n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nilai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nyakan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mlih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nam mi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pa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khir masyarat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nam padi tidak bi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 sawa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atasan air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batkan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an 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k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bahan pokok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mi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yang ditanam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mayorit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kny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i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ota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Dari pro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ca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ta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fasilitasi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an hasil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bai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ni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ama-sam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icar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masyarak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mana di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a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t kaitanny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Kait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k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car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w</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di hak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 masyarakat. Maka dari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kan bagian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Nasional yang didalamny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dapat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h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po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si alam yang hasilny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an masyarakat dalam rangk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w:t>
      </w:r>
    </w:p>
    <w:p w14:paraId="2F6E75CC" w14:textId="13BA3128" w:rsidR="00966D89" w:rsidRDefault="00966D89" w:rsidP="000B55EF">
      <w:pPr>
        <w:ind w:firstLine="720"/>
        <w:jc w:val="both"/>
        <w:rPr>
          <w:sz w:val="20"/>
          <w:szCs w:val="20"/>
        </w:rPr>
      </w:pP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masalahan lain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di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nya bobot hasil pa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dan banyaknya angka pa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d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karow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rata-rat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mi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dihasilkan hany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capai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litas standar. Maka yang di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baikan pada infra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ny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iaan bibit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obat-obatan. Dalam hal in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 tanggap dalam masal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masalah yang dihadap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snya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hasil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ya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ginginkan bibit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l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gantikan bibit yang dipakai saat ini.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jika bibit yang saat ini dipakai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nya tidak maksimal. Langka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t yang di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sam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din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tanian m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dinas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ga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ja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k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man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sa pad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ny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ny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sis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hasil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i, dan hasil yang di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dari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mandir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ingg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hasil pro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s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di maksimal.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olaan yang baik mak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di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h baik. Jik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jah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ik, maka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am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al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pondasi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ak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ik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capai.</w:t>
      </w:r>
    </w:p>
    <w:p w14:paraId="4EE5423F" w14:textId="476C786B" w:rsidR="00836139" w:rsidRPr="00836139" w:rsidRDefault="00836139" w:rsidP="00836139">
      <w:pPr>
        <w:ind w:firstLine="720"/>
        <w:jc w:val="both"/>
        <w:rPr>
          <w:sz w:val="20"/>
          <w:szCs w:val="20"/>
        </w:rPr>
      </w:pPr>
      <w:r w:rsidRPr="00836139">
        <w:rPr>
          <w:sz w:val="20"/>
          <w:szCs w:val="20"/>
        </w:rPr>
        <w:t>Keuangan negara merupakan kekayaan yang dikelolalangsung oleh pemerintah, termasuk uang dan harta benda yang dimiliki; surat berharga bernilai uang untuk dimiliki; hak serta kewajiban dinilai dengan uang; dana pihak ketiga dikumpulkan berdasarkan potensi kepemilikan dan/atau dapat dijamin oleh pemerintah pusat, pemerintah daerah, organisasi komersial, yayasan atau entitas lain. Singkatnya, keuangan negara adalah</w:t>
      </w:r>
      <w:r>
        <w:rPr>
          <w:sz w:val="20"/>
          <w:szCs w:val="20"/>
        </w:rPr>
        <w:t xml:space="preserve"> </w:t>
      </w:r>
      <w:r w:rsidRPr="00836139">
        <w:rPr>
          <w:sz w:val="20"/>
          <w:szCs w:val="20"/>
        </w:rPr>
        <w:t>seluruh hak yang bisa dinilai dengan uang, yang dapat dijadikan milik negara.</w:t>
      </w:r>
    </w:p>
    <w:p w14:paraId="4ED3340F" w14:textId="77777777" w:rsidR="00836139" w:rsidRPr="008D59CA" w:rsidRDefault="00836139" w:rsidP="000B55EF">
      <w:pPr>
        <w:ind w:firstLine="720"/>
        <w:jc w:val="both"/>
        <w:rPr>
          <w:sz w:val="20"/>
          <w:szCs w:val="20"/>
        </w:rPr>
      </w:pPr>
    </w:p>
    <w:p w14:paraId="5A083BC1" w14:textId="5E3BEE0E" w:rsidR="00966D89" w:rsidRPr="008D59CA" w:rsidRDefault="00966D89" w:rsidP="000B55EF">
      <w:pPr>
        <w:ind w:firstLine="720"/>
        <w:jc w:val="both"/>
        <w:rPr>
          <w:sz w:val="20"/>
          <w:szCs w:val="20"/>
        </w:rPr>
      </w:pPr>
      <w:r w:rsidRPr="008D59CA">
        <w:rPr>
          <w:sz w:val="20"/>
          <w:szCs w:val="20"/>
        </w:rPr>
        <w:t>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masyarakat 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yai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asli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sarkan hak as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ifat isti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wa. Landas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kir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a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ragaman, partisipasi, otonomi asl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okratisasi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t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di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nama lai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n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nya di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masyarakat 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liki batas wilayah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ang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s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an masyarak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sarkan prakarsa masyarakat, hak as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 dan/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hak tradisional yang di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dan dihormati dalam sis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ar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blik Indo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a.</w:t>
      </w:r>
    </w:p>
    <w:p w14:paraId="48FBDA32" w14:textId="5360AB1C" w:rsidR="00966D89" w:rsidRPr="008D59CA" w:rsidRDefault="00966D89" w:rsidP="000B55EF">
      <w:pPr>
        <w:ind w:firstLine="720"/>
        <w:jc w:val="both"/>
        <w:rPr>
          <w:sz w:val="20"/>
          <w:szCs w:val="20"/>
        </w:rPr>
      </w:pPr>
      <w:r w:rsidRPr="008D59CA">
        <w:rPr>
          <w:sz w:val="20"/>
          <w:szCs w:val="20"/>
        </w:rPr>
        <w:t>Str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 imp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as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kan langkah nyata agar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sil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i sasaran dan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nya. Imp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asi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jaksanaan dan program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mantapkan dan dilan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tkan, d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sana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giata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kan pada arah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r, ya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d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kan </w:t>
      </w:r>
      <w:r w:rsidRPr="008D59CA">
        <w:rPr>
          <w:sz w:val="20"/>
          <w:szCs w:val="20"/>
        </w:rPr>
        <w:lastRenderedPageBreak/>
        <w:t>p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apasitas masyaraka(capacity, 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lding)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ikan p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an ak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ingkat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raky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mbang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onom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 kapasitas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kan prasarana,/sarana(infras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c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d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nolog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ga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masyarakat dan aparat,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angan sis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 informasi.</w:t>
      </w:r>
    </w:p>
    <w:p w14:paraId="7DE66179" w14:textId="54B66483" w:rsidR="00966D89" w:rsidRPr="008D59CA" w:rsidRDefault="00966D89" w:rsidP="000B55EF">
      <w:pPr>
        <w:ind w:firstLine="720"/>
        <w:jc w:val="both"/>
        <w:rPr>
          <w:sz w:val="20"/>
          <w:szCs w:val="20"/>
        </w:rPr>
      </w:pP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sosiologi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an adalah as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 dinamis yang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 tindakan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yang dilaksanakan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orang yang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i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ang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osisi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sanakan hak-hak d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wajib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nya.</w:t>
      </w:r>
    </w:p>
    <w:p w14:paraId="15A36097" w14:textId="639CFA9F" w:rsidR="00966D89" w:rsidRPr="008D59CA" w:rsidRDefault="00966D89" w:rsidP="000B55EF">
      <w:pPr>
        <w:ind w:firstLine="720"/>
        <w:jc w:val="both"/>
        <w:rPr>
          <w:sz w:val="20"/>
          <w:szCs w:val="20"/>
        </w:rPr>
      </w:pP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y</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ggar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h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ba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m</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yarawat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lam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dan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an masyarak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dasarkan asal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 dan adat istiadat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pat.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ng di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r dalam pasal 202 </w:t>
      </w:r>
      <w:r w:rsidR="000218BB">
        <w:rPr>
          <w:sz w:val="20"/>
          <w:szCs w:val="20"/>
        </w:rPr>
        <w:t>U</w:t>
      </w:r>
      <w:r w:rsidR="000218BB" w:rsidRPr="000218BB">
        <w:rPr>
          <w:rFonts w:ascii="Microsoft Himalaya" w:hAnsi="Microsoft Himalaya"/>
          <w:color w:val="000000" w:themeColor="text1"/>
          <w:spacing w:val="-20"/>
          <w:w w:val="1"/>
          <w:sz w:val="5"/>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No. 32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2004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ang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adalah organisas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iri atas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la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g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g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iri dari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ris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g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lain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ng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lainny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iri atas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ris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sana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knis lapangan, dan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wilayahan.</w:t>
      </w:r>
    </w:p>
    <w:p w14:paraId="7B899793" w14:textId="612EB782" w:rsidR="00506461" w:rsidRPr="008D59CA" w:rsidRDefault="00506461" w:rsidP="00506461">
      <w:pPr>
        <w:jc w:val="both"/>
        <w:rPr>
          <w:sz w:val="20"/>
          <w:szCs w:val="20"/>
          <w:lang w:val="id-ID"/>
        </w:rPr>
      </w:pPr>
      <w:r w:rsidRPr="008D59CA">
        <w:rPr>
          <w:sz w:val="20"/>
          <w:szCs w:val="20"/>
        </w:rPr>
        <w:t xml:space="preserve">Dari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ian diatas j</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las bahwa </w:t>
      </w:r>
      <w:r w:rsidRPr="008D59CA">
        <w:rPr>
          <w:bCs/>
          <w:sz w:val="20"/>
          <w:szCs w:val="20"/>
        </w:rPr>
        <w:t>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ran 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m</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rintah d</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 xml:space="preserve">sa dalam </w:t>
      </w:r>
      <w:r w:rsidR="000218BB">
        <w:rPr>
          <w:bCs/>
          <w:sz w:val="20"/>
          <w:szCs w:val="20"/>
        </w:rPr>
        <w:t>u</w:t>
      </w:r>
      <w:r w:rsidR="000218BB" w:rsidRPr="000218BB">
        <w:rPr>
          <w:rFonts w:ascii="Microsoft Himalaya" w:hAnsi="Microsoft Himalaya"/>
          <w:bCs/>
          <w:color w:val="000000" w:themeColor="text1"/>
          <w:spacing w:val="-20"/>
          <w:w w:val="1"/>
          <w:sz w:val="5"/>
          <w:szCs w:val="20"/>
        </w:rPr>
        <w:t>l</w:t>
      </w:r>
      <w:r w:rsidRPr="008D59CA">
        <w:rPr>
          <w:bCs/>
          <w:sz w:val="20"/>
          <w:szCs w:val="20"/>
        </w:rPr>
        <w:t>paya 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mb</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 xml:space="preserve">rdayaan </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konomi masyarakat di d</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sa karowa k</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camatan tompasobar</w:t>
      </w:r>
      <w:r w:rsidR="000218BB">
        <w:rPr>
          <w:bCs/>
          <w:sz w:val="20"/>
          <w:szCs w:val="20"/>
        </w:rPr>
        <w:t>u</w:t>
      </w:r>
      <w:r w:rsidR="000218BB" w:rsidRPr="000218BB">
        <w:rPr>
          <w:rFonts w:ascii="Microsoft Himalaya" w:hAnsi="Microsoft Himalaya"/>
          <w:bCs/>
          <w:color w:val="000000" w:themeColor="text1"/>
          <w:spacing w:val="-20"/>
          <w:w w:val="1"/>
          <w:sz w:val="5"/>
          <w:szCs w:val="20"/>
        </w:rPr>
        <w:t>l</w:t>
      </w:r>
      <w:r w:rsidRPr="008D59CA">
        <w:rPr>
          <w:bCs/>
          <w:sz w:val="20"/>
          <w:szCs w:val="20"/>
        </w:rPr>
        <w:t xml:space="preserve"> </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kan bagian yang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jang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ncaran d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hinya 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w:t>
      </w:r>
      <w:bookmarkStart w:id="9" w:name="_Hlk159091077"/>
      <w:r w:rsidRPr="008D59CA">
        <w:rPr>
          <w:sz w:val="20"/>
          <w:szCs w:val="20"/>
        </w:rPr>
        <w:t xml:space="preserve"> </w:t>
      </w:r>
      <w:r w:rsidRPr="008D59CA">
        <w:rPr>
          <w:sz w:val="20"/>
          <w:szCs w:val="20"/>
          <w:lang w:val="id-ID"/>
        </w:rPr>
        <w:t>B</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rdasarkan hasil, p</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n</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litian m</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n</w:t>
      </w:r>
      <w:r w:rsidR="000218BB">
        <w:rPr>
          <w:sz w:val="20"/>
          <w:szCs w:val="20"/>
          <w:lang w:val="id-ID"/>
        </w:rPr>
        <w:t>u</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nj</w:t>
      </w:r>
      <w:r w:rsidR="000218BB">
        <w:rPr>
          <w:sz w:val="20"/>
          <w:szCs w:val="20"/>
          <w:lang w:val="id-ID"/>
        </w:rPr>
        <w:t>u</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 xml:space="preserve">kan bahwa </w:t>
      </w:r>
      <w:r w:rsidRPr="008D59CA">
        <w:rPr>
          <w:sz w:val="20"/>
          <w:szCs w:val="20"/>
        </w:rPr>
        <w:t xml:space="preserve">bahwa </w:t>
      </w:r>
      <w:r w:rsidRPr="008D59CA">
        <w:rPr>
          <w:bCs/>
          <w:sz w:val="20"/>
          <w:szCs w:val="20"/>
        </w:rPr>
        <w:t>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ran 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m</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rintah d</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 xml:space="preserve">sa dalam </w:t>
      </w:r>
      <w:r w:rsidR="000218BB">
        <w:rPr>
          <w:bCs/>
          <w:sz w:val="20"/>
          <w:szCs w:val="20"/>
        </w:rPr>
        <w:t>u</w:t>
      </w:r>
      <w:r w:rsidR="000218BB" w:rsidRPr="000218BB">
        <w:rPr>
          <w:rFonts w:ascii="Microsoft Himalaya" w:hAnsi="Microsoft Himalaya"/>
          <w:bCs/>
          <w:color w:val="000000" w:themeColor="text1"/>
          <w:spacing w:val="-20"/>
          <w:w w:val="1"/>
          <w:sz w:val="5"/>
          <w:szCs w:val="20"/>
        </w:rPr>
        <w:t>l</w:t>
      </w:r>
      <w:r w:rsidRPr="008D59CA">
        <w:rPr>
          <w:bCs/>
          <w:sz w:val="20"/>
          <w:szCs w:val="20"/>
        </w:rPr>
        <w:t>paya p</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mb</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 xml:space="preserve">rdayaan </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konomi masyarakat di d</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sa karowa k</w:t>
      </w:r>
      <w:r w:rsidR="000218BB">
        <w:rPr>
          <w:bCs/>
          <w:sz w:val="20"/>
          <w:szCs w:val="20"/>
        </w:rPr>
        <w:t>e</w:t>
      </w:r>
      <w:r w:rsidR="000218BB" w:rsidRPr="000218BB">
        <w:rPr>
          <w:rFonts w:ascii="Microsoft Himalaya" w:hAnsi="Microsoft Himalaya"/>
          <w:bCs/>
          <w:color w:val="000000" w:themeColor="text1"/>
          <w:spacing w:val="-20"/>
          <w:w w:val="1"/>
          <w:sz w:val="5"/>
          <w:szCs w:val="20"/>
        </w:rPr>
        <w:t>l</w:t>
      </w:r>
      <w:r w:rsidRPr="008D59CA">
        <w:rPr>
          <w:bCs/>
          <w:sz w:val="20"/>
          <w:szCs w:val="20"/>
        </w:rPr>
        <w:t>camatan tompasobar</w:t>
      </w:r>
      <w:r w:rsidR="000218BB">
        <w:rPr>
          <w:bCs/>
          <w:sz w:val="20"/>
          <w:szCs w:val="20"/>
        </w:rPr>
        <w:t>u</w:t>
      </w:r>
      <w:r w:rsidR="000218BB" w:rsidRPr="000218BB">
        <w:rPr>
          <w:rFonts w:ascii="Microsoft Himalaya" w:hAnsi="Microsoft Himalaya"/>
          <w:bCs/>
          <w:color w:val="000000" w:themeColor="text1"/>
          <w:spacing w:val="-20"/>
          <w:w w:val="1"/>
          <w:sz w:val="5"/>
          <w:szCs w:val="20"/>
        </w:rPr>
        <w:t>l</w:t>
      </w:r>
      <w:r w:rsidRPr="008D59CA">
        <w:rPr>
          <w:sz w:val="20"/>
          <w:szCs w:val="20"/>
        </w:rPr>
        <w:t xml:space="preserve"> </w:t>
      </w:r>
      <w:r w:rsidRPr="008D59CA">
        <w:rPr>
          <w:sz w:val="20"/>
          <w:szCs w:val="20"/>
          <w:lang w:val="id-ID"/>
        </w:rPr>
        <w:t>dapat dilihat pada indikator s</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bagai b</w:t>
      </w:r>
      <w:r w:rsidR="000218BB">
        <w:rPr>
          <w:sz w:val="20"/>
          <w:szCs w:val="20"/>
          <w:lang w:val="id-ID"/>
        </w:rPr>
        <w:t>e</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rik</w:t>
      </w:r>
      <w:r w:rsidR="000218BB">
        <w:rPr>
          <w:sz w:val="20"/>
          <w:szCs w:val="20"/>
          <w:lang w:val="id-ID"/>
        </w:rPr>
        <w:t>u</w:t>
      </w:r>
      <w:r w:rsidR="000218BB" w:rsidRPr="000218BB">
        <w:rPr>
          <w:rFonts w:ascii="Microsoft Himalaya" w:hAnsi="Microsoft Himalaya"/>
          <w:color w:val="000000" w:themeColor="text1"/>
          <w:spacing w:val="-20"/>
          <w:w w:val="1"/>
          <w:sz w:val="5"/>
          <w:szCs w:val="20"/>
          <w:lang w:val="id-ID"/>
        </w:rPr>
        <w:t>l</w:t>
      </w:r>
      <w:r w:rsidRPr="008D59CA">
        <w:rPr>
          <w:sz w:val="20"/>
          <w:szCs w:val="20"/>
          <w:lang w:val="id-ID"/>
        </w:rPr>
        <w:t>t:</w:t>
      </w:r>
      <w:bookmarkEnd w:id="9"/>
    </w:p>
    <w:p w14:paraId="318D5509" w14:textId="1074BD24" w:rsidR="005E3535" w:rsidRPr="008D59CA" w:rsidRDefault="00506461" w:rsidP="008D59CA">
      <w:pPr>
        <w:ind w:firstLine="720"/>
        <w:jc w:val="both"/>
        <w:rPr>
          <w:sz w:val="20"/>
          <w:szCs w:val="20"/>
        </w:rPr>
      </w:pPr>
      <w:r w:rsidRPr="008D59CA">
        <w:rPr>
          <w:sz w:val="20"/>
          <w:szCs w:val="20"/>
        </w:rPr>
        <w:t>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sar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hasil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dapat ditarik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an bahwa Masih 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ah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idak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lam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lankan f</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sinya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intah dalam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dan dalam hal ini 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d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h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lainnya, di Ka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Minahasa k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nya Ba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awal 2004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dap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am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ny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ati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ah 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sah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optimal dilaksanakan, hal ini dapat dilihat dari administras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baik dan yang paling j</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s tidak s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i Ka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Minahasa milik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 padahal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ang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 bag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ac</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w:t>
      </w:r>
      <w:r w:rsidR="008D59CA" w:rsidRPr="008D59CA">
        <w:rPr>
          <w:sz w:val="20"/>
          <w:szCs w:val="20"/>
        </w:rPr>
        <w:t xml:space="preserve"> </w:t>
      </w:r>
      <w:r w:rsidR="008D59CA"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8da96f2d-dd72-4bb6-bcba-dce536c829cc"]}],"mendeley":{"formattedCitation":"[1]","manualFormatting":"[7]","plainTextFormattedCitation":"[1]","previouslyFormattedCitation":"[1]"},"properties":{"noteIndex":0},"schema":"https://github.com/citation-style-language/schema/raw/master/csl-citation.json"}</w:instrText>
      </w:r>
      <w:r w:rsidR="008D59CA" w:rsidRPr="008D59CA">
        <w:rPr>
          <w:sz w:val="20"/>
          <w:szCs w:val="20"/>
        </w:rPr>
        <w:fldChar w:fldCharType="separate"/>
      </w:r>
      <w:r w:rsidR="008D59CA" w:rsidRPr="008D59CA">
        <w:rPr>
          <w:noProof/>
          <w:sz w:val="20"/>
          <w:szCs w:val="20"/>
        </w:rPr>
        <w:t>[7]</w:t>
      </w:r>
      <w:r w:rsidR="008D59CA" w:rsidRPr="008D59CA">
        <w:rPr>
          <w:sz w:val="20"/>
          <w:szCs w:val="20"/>
        </w:rPr>
        <w:fldChar w:fldCharType="end"/>
      </w:r>
    </w:p>
    <w:p w14:paraId="53CAB1BA" w14:textId="77777777" w:rsidR="008D59CA" w:rsidRPr="008D59CA" w:rsidRDefault="008D59CA" w:rsidP="008D59CA">
      <w:pPr>
        <w:ind w:firstLine="720"/>
        <w:jc w:val="both"/>
        <w:rPr>
          <w:sz w:val="20"/>
          <w:szCs w:val="20"/>
        </w:rPr>
      </w:pPr>
    </w:p>
    <w:p w14:paraId="759FA429" w14:textId="77777777" w:rsidR="00506461" w:rsidRPr="008D59CA" w:rsidRDefault="00506461" w:rsidP="005E3535">
      <w:pPr>
        <w:jc w:val="center"/>
        <w:rPr>
          <w:color w:val="000000" w:themeColor="text1"/>
          <w:sz w:val="20"/>
          <w:szCs w:val="20"/>
        </w:rPr>
      </w:pPr>
    </w:p>
    <w:p w14:paraId="1C18F2B3" w14:textId="65E11B0F" w:rsidR="008D59CA" w:rsidRPr="002706CD" w:rsidRDefault="005E3535" w:rsidP="002706CD">
      <w:pPr>
        <w:jc w:val="both"/>
        <w:rPr>
          <w:rStyle w:val="SubtleReference"/>
          <w:b/>
          <w:color w:val="000000" w:themeColor="text1"/>
        </w:rPr>
      </w:pPr>
      <w:bookmarkStart w:id="10" w:name="_Toc66452745"/>
      <w:r w:rsidRPr="002706CD">
        <w:rPr>
          <w:rStyle w:val="SubtleReference"/>
          <w:b/>
          <w:color w:val="000000" w:themeColor="text1"/>
        </w:rPr>
        <w:t xml:space="preserve">IV. </w:t>
      </w:r>
      <w:r w:rsidR="00DC0795" w:rsidRPr="002706CD">
        <w:rPr>
          <w:rStyle w:val="SubtleReference"/>
          <w:b/>
          <w:color w:val="000000" w:themeColor="text1"/>
        </w:rPr>
        <w:t>K</w:t>
      </w:r>
      <w:bookmarkEnd w:id="10"/>
      <w:r w:rsidR="000218BB" w:rsidRPr="002706CD">
        <w:rPr>
          <w:rStyle w:val="SubtleReference"/>
          <w:b/>
          <w:color w:val="000000" w:themeColor="text1"/>
        </w:rPr>
        <w:t>e</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simp</w:t>
      </w:r>
      <w:r w:rsidR="000218BB" w:rsidRPr="002706CD">
        <w:rPr>
          <w:rStyle w:val="SubtleReference"/>
          <w:b/>
          <w:color w:val="000000" w:themeColor="text1"/>
        </w:rPr>
        <w:t>u</w:t>
      </w:r>
      <w:r w:rsidR="000218BB" w:rsidRPr="002706CD">
        <w:rPr>
          <w:rStyle w:val="SubtleReference"/>
          <w:rFonts w:ascii="Microsoft Himalaya" w:hAnsi="Microsoft Himalaya"/>
          <w:b/>
          <w:color w:val="000000" w:themeColor="text1"/>
          <w:spacing w:val="-20"/>
          <w:w w:val="1"/>
          <w:sz w:val="5"/>
        </w:rPr>
        <w:t>l</w:t>
      </w:r>
      <w:r w:rsidRPr="002706CD">
        <w:rPr>
          <w:rStyle w:val="SubtleReference"/>
          <w:b/>
          <w:color w:val="000000" w:themeColor="text1"/>
        </w:rPr>
        <w:t>lan</w:t>
      </w:r>
    </w:p>
    <w:p w14:paraId="5B7B9F6A" w14:textId="6D3B6EDC" w:rsidR="00506461" w:rsidRPr="008D59CA" w:rsidRDefault="00DC0795" w:rsidP="002B5C41">
      <w:pPr>
        <w:jc w:val="center"/>
        <w:rPr>
          <w:color w:val="000000" w:themeColor="text1"/>
          <w:sz w:val="20"/>
          <w:szCs w:val="20"/>
        </w:rPr>
      </w:pPr>
      <w:r w:rsidRPr="008D59CA">
        <w:rPr>
          <w:color w:val="000000" w:themeColor="text1"/>
          <w:sz w:val="20"/>
          <w:szCs w:val="20"/>
        </w:rPr>
        <w:tab/>
      </w:r>
    </w:p>
    <w:p w14:paraId="63BB8F61" w14:textId="5FFEB130" w:rsidR="00506461" w:rsidRPr="008D59CA" w:rsidRDefault="00506461" w:rsidP="008D59CA">
      <w:pPr>
        <w:ind w:firstLine="720"/>
        <w:jc w:val="both"/>
        <w:rPr>
          <w:sz w:val="20"/>
          <w:szCs w:val="20"/>
        </w:rPr>
      </w:pPr>
      <w:bookmarkStart w:id="11" w:name="_Hlk159874184"/>
      <w:r w:rsidRPr="008D59CA">
        <w:rPr>
          <w:sz w:val="20"/>
          <w:szCs w:val="20"/>
        </w:rPr>
        <w:t>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sark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an hasil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itian, dapat ditari</w:t>
      </w:r>
      <w:r w:rsidRPr="008D59CA">
        <w:rPr>
          <w:sz w:val="20"/>
          <w:szCs w:val="20"/>
          <w:lang w:val="en-US"/>
        </w:rPr>
        <w:t>k</w:t>
      </w:r>
      <w:r w:rsidRPr="008D59CA">
        <w:rPr>
          <w:sz w:val="20"/>
          <w:szCs w:val="20"/>
        </w:rPr>
        <w:t xml:space="preserve">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im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an bahwa Masih 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ah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g</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tidak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lam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lankan f</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sinya ka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 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angn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intah dalam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y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 dan dalam hal ini h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did</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g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o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h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lainnya, di Ka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 </w:t>
      </w:r>
      <w:r w:rsidRPr="008D59CA">
        <w:rPr>
          <w:sz w:val="20"/>
          <w:szCs w:val="20"/>
          <w:lang w:val="en-US"/>
        </w:rPr>
        <w:t>Minahasa s</w:t>
      </w:r>
      <w:r w:rsidR="000218BB">
        <w:rPr>
          <w:sz w:val="20"/>
          <w:szCs w:val="20"/>
          <w:lang w:val="en-US"/>
        </w:rPr>
        <w:t>e</w:t>
      </w:r>
      <w:r w:rsidR="000218BB" w:rsidRPr="000218BB">
        <w:rPr>
          <w:rFonts w:ascii="Microsoft Himalaya" w:hAnsi="Microsoft Himalaya"/>
          <w:color w:val="000000" w:themeColor="text1"/>
          <w:spacing w:val="-20"/>
          <w:w w:val="1"/>
          <w:sz w:val="5"/>
          <w:szCs w:val="20"/>
          <w:lang w:val="en-US"/>
        </w:rPr>
        <w:t>l</w:t>
      </w:r>
      <w:r w:rsidRPr="008D59CA">
        <w:rPr>
          <w:sz w:val="20"/>
          <w:szCs w:val="20"/>
          <w:lang w:val="en-US"/>
        </w:rPr>
        <w:t>latan</w:t>
      </w:r>
      <w:r w:rsidRPr="008D59CA">
        <w:rPr>
          <w:sz w:val="20"/>
          <w:szCs w:val="20"/>
        </w:rPr>
        <w:t xml:space="preserve"> k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 nya Badan</w:t>
      </w:r>
      <w:bookmarkEnd w:id="11"/>
      <w:r w:rsidRPr="008D59CA">
        <w:rPr>
          <w:sz w:val="20"/>
          <w:szCs w:val="20"/>
        </w:rPr>
        <w:t xml:space="preserve">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d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a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a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awal 2004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ih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dap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am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ny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dati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dah ad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hatian ata</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saha </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ki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apar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r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cara optimal dilaksanakan, hal ini dapat dilihat dari administras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 baik dan yang paling j</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s tidak sa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p</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i Ka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 </w:t>
      </w:r>
      <w:r w:rsidRPr="008D59CA">
        <w:rPr>
          <w:sz w:val="20"/>
          <w:szCs w:val="20"/>
          <w:lang w:val="en-US"/>
        </w:rPr>
        <w:t>Minahasa</w:t>
      </w:r>
      <w:r w:rsidRPr="008D59CA">
        <w:rPr>
          <w:sz w:val="20"/>
          <w:szCs w:val="20"/>
        </w:rPr>
        <w:t xml:space="preserve"> milik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 padahal 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xml:space="preserve"> sangat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ting bagi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 ac</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an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ja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ka.</w:t>
      </w:r>
      <w:r w:rsidRPr="008D59CA">
        <w:rPr>
          <w:sz w:val="20"/>
          <w:szCs w:val="20"/>
          <w:lang w:val="en-US"/>
        </w:rPr>
        <w:t xml:space="preserve"> </w:t>
      </w:r>
      <w:r w:rsidRPr="008D59CA">
        <w:rPr>
          <w:sz w:val="20"/>
          <w:szCs w:val="20"/>
        </w:rPr>
        <w:t>Dari 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pa k</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adaan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bagaimana yang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 dit</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liskan diatas s</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jak Otonomi Da</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ah pada Tah</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n 2001 l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 mak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Kab</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pa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n </w:t>
      </w:r>
      <w:r w:rsidRPr="008D59CA">
        <w:rPr>
          <w:sz w:val="20"/>
          <w:szCs w:val="20"/>
          <w:lang w:val="en-US"/>
        </w:rPr>
        <w:t>Minahasa</w:t>
      </w:r>
      <w:r w:rsidRPr="008D59CA">
        <w:rPr>
          <w:sz w:val="20"/>
          <w:szCs w:val="20"/>
        </w:rPr>
        <w:t xml:space="preserve">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h</w:t>
      </w:r>
      <w:r w:rsidRPr="008D59CA">
        <w:rPr>
          <w:sz w:val="20"/>
          <w:szCs w:val="20"/>
          <w:lang w:val="en-US"/>
        </w:rPr>
        <w:t xml:space="preserve"> </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k</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kan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ahan t</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tam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ingkatan s</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 daya man</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sia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yakni 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al</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i Dinas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rdayaan Masyarakat D</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sa. Dan ini tidak j</w:t>
      </w:r>
      <w:r w:rsidR="000218BB">
        <w:rPr>
          <w:sz w:val="20"/>
          <w:szCs w:val="20"/>
        </w:rPr>
        <w:t>u</w:t>
      </w:r>
      <w:r w:rsidR="000218BB" w:rsidRPr="000218BB">
        <w:rPr>
          <w:rFonts w:ascii="Microsoft Himalaya" w:hAnsi="Microsoft Himalaya"/>
          <w:color w:val="000000" w:themeColor="text1"/>
          <w:spacing w:val="-20"/>
          <w:w w:val="1"/>
          <w:sz w:val="5"/>
          <w:szCs w:val="20"/>
        </w:rPr>
        <w:t>l</w:t>
      </w:r>
      <w:r w:rsidRPr="008D59CA">
        <w:rPr>
          <w:sz w:val="20"/>
          <w:szCs w:val="20"/>
        </w:rPr>
        <w:t>ga bisa 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pas dari p</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 xml:space="preserve">ran aktif dari masyarakat dan </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l</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Pr="008D59CA">
        <w:rPr>
          <w:sz w:val="20"/>
          <w:szCs w:val="20"/>
        </w:rPr>
        <w:t>n lainnya.</w:t>
      </w:r>
      <w:r w:rsidR="008D59CA" w:rsidRPr="008D59CA">
        <w:rPr>
          <w:sz w:val="20"/>
          <w:szCs w:val="20"/>
        </w:rPr>
        <w:t xml:space="preserve"> </w:t>
      </w:r>
      <w:r w:rsidR="008D59CA" w:rsidRPr="008D59CA">
        <w:rPr>
          <w:sz w:val="20"/>
          <w:szCs w:val="20"/>
        </w:rPr>
        <w:fldChar w:fldCharType="begin" w:fldLock="1"/>
      </w:r>
      <w:r w:rsidR="008D59CA" w:rsidRPr="008D59CA">
        <w:rPr>
          <w:sz w:val="20"/>
          <w:szCs w:val="20"/>
        </w:rPr>
        <w:instrText>ADDIN CSL_CITATION {"citationItems":[{"id":"ITEM-1","itemData":{"ISBN":"978-623-7000-17-4","author":[{"dropping-particle":"","family":"Langkai","given":"Jeane E","non-dropping-particle":"","parse-names":false,"suffix":""}],"edition":"edisi pert","id":"ITEM-1","issued":{"date-parts":[["2020"]]},"publisher":"CV. Seribu Bintang","title":"Kebijakan Publik","type":"book"},"uris":["http://www.mendeley.com/documents/?uuid=7b12b971-57b3-4e4d-b7ee-0b748031c054","http://www.mendeley.com/documents/?uuid=7a1a342a-0a2e-4052-a43e-121f7bbfec0b"]}],"mendeley":{"formattedCitation":"[1]","manualFormatting":"[8]","plainTextFormattedCitation":"[1]","previouslyFormattedCitation":"[1]"},"properties":{"noteIndex":0},"schema":"https://github.com/citation-style-language/schema/raw/master/csl-citation.json"}</w:instrText>
      </w:r>
      <w:r w:rsidR="008D59CA" w:rsidRPr="008D59CA">
        <w:rPr>
          <w:sz w:val="20"/>
          <w:szCs w:val="20"/>
        </w:rPr>
        <w:fldChar w:fldCharType="separate"/>
      </w:r>
      <w:r w:rsidR="008D59CA" w:rsidRPr="008D59CA">
        <w:rPr>
          <w:noProof/>
          <w:sz w:val="20"/>
          <w:szCs w:val="20"/>
        </w:rPr>
        <w:t>[8]</w:t>
      </w:r>
      <w:r w:rsidR="008D59CA" w:rsidRPr="008D59CA">
        <w:rPr>
          <w:sz w:val="20"/>
          <w:szCs w:val="20"/>
        </w:rPr>
        <w:fldChar w:fldCharType="end"/>
      </w:r>
    </w:p>
    <w:p w14:paraId="580BF860" w14:textId="6D8C1BF9" w:rsidR="007A40E6" w:rsidRPr="008D59CA" w:rsidRDefault="007A40E6" w:rsidP="007A40E6">
      <w:pPr>
        <w:jc w:val="both"/>
        <w:rPr>
          <w:sz w:val="20"/>
          <w:szCs w:val="20"/>
        </w:rPr>
      </w:pPr>
    </w:p>
    <w:p w14:paraId="7F027BAF" w14:textId="4C473BF5" w:rsidR="005E3535" w:rsidRPr="008D59CA" w:rsidRDefault="005E3535" w:rsidP="005E3535">
      <w:pPr>
        <w:jc w:val="both"/>
        <w:rPr>
          <w:color w:val="000000" w:themeColor="text1"/>
          <w:sz w:val="20"/>
          <w:szCs w:val="20"/>
        </w:rPr>
      </w:pPr>
      <w:bookmarkStart w:id="12" w:name="_Toc49096379"/>
      <w:bookmarkStart w:id="13" w:name="_Toc54005723"/>
      <w:bookmarkStart w:id="14" w:name="_Toc66452748"/>
    </w:p>
    <w:p w14:paraId="1D4FDA18" w14:textId="61627091" w:rsidR="00580026" w:rsidRPr="008D59CA" w:rsidRDefault="00580026" w:rsidP="00911A6D">
      <w:pPr>
        <w:jc w:val="center"/>
        <w:rPr>
          <w:rStyle w:val="SubtleReference"/>
          <w:color w:val="000000" w:themeColor="text1"/>
        </w:rPr>
      </w:pPr>
      <w:r w:rsidRPr="008D59CA">
        <w:rPr>
          <w:rStyle w:val="SubtleReference"/>
          <w:color w:val="000000" w:themeColor="text1"/>
        </w:rPr>
        <w:t>D</w:t>
      </w:r>
      <w:r w:rsidR="005E3535" w:rsidRPr="008D59CA">
        <w:rPr>
          <w:rStyle w:val="SubtleReference"/>
          <w:color w:val="000000" w:themeColor="text1"/>
        </w:rPr>
        <w:t>aftar</w:t>
      </w:r>
      <w:r w:rsidRPr="008D59CA">
        <w:rPr>
          <w:rStyle w:val="SubtleReference"/>
          <w:color w:val="000000" w:themeColor="text1"/>
        </w:rPr>
        <w:t xml:space="preserve"> P</w:t>
      </w:r>
      <w:bookmarkEnd w:id="12"/>
      <w:bookmarkEnd w:id="13"/>
      <w:bookmarkEnd w:id="14"/>
      <w:r w:rsidR="000218BB">
        <w:rPr>
          <w:rStyle w:val="SubtleReference"/>
          <w:color w:val="000000" w:themeColor="text1"/>
        </w:rPr>
        <w:t>u</w:t>
      </w:r>
      <w:r w:rsidR="000218BB" w:rsidRPr="000218BB">
        <w:rPr>
          <w:rStyle w:val="SubtleReference"/>
          <w:rFonts w:ascii="Microsoft Himalaya" w:hAnsi="Microsoft Himalaya"/>
          <w:color w:val="000000" w:themeColor="text1"/>
          <w:spacing w:val="-20"/>
          <w:w w:val="1"/>
          <w:sz w:val="5"/>
        </w:rPr>
        <w:t>l</w:t>
      </w:r>
      <w:r w:rsidR="005E3535" w:rsidRPr="008D59CA">
        <w:rPr>
          <w:rStyle w:val="SubtleReference"/>
          <w:color w:val="000000" w:themeColor="text1"/>
        </w:rPr>
        <w:t>staka</w:t>
      </w:r>
    </w:p>
    <w:p w14:paraId="0ACD78B3" w14:textId="079C1B6F" w:rsidR="007A40E6" w:rsidRPr="008D59CA" w:rsidRDefault="007A40E6" w:rsidP="007A40E6">
      <w:pPr>
        <w:rPr>
          <w:rStyle w:val="SubtleReference"/>
          <w:color w:val="000000" w:themeColor="text1"/>
        </w:rPr>
      </w:pPr>
    </w:p>
    <w:p w14:paraId="7A00096B" w14:textId="1F88CB13" w:rsidR="007744D5" w:rsidRPr="008D59CA" w:rsidRDefault="007744D5" w:rsidP="007744D5">
      <w:pPr>
        <w:widowControl w:val="0"/>
        <w:autoSpaceDE w:val="0"/>
        <w:autoSpaceDN w:val="0"/>
        <w:adjustRightInd w:val="0"/>
        <w:ind w:left="640" w:hanging="640"/>
        <w:jc w:val="both"/>
        <w:rPr>
          <w:noProof/>
          <w:sz w:val="20"/>
          <w:lang w:val="en-US"/>
        </w:rPr>
      </w:pPr>
      <w:r w:rsidRPr="008D59CA">
        <w:rPr>
          <w:rFonts w:eastAsiaTheme="minorHAnsi"/>
          <w:color w:val="000000" w:themeColor="text1"/>
          <w:sz w:val="20"/>
          <w:szCs w:val="20"/>
          <w:lang w:val="en-US"/>
        </w:rPr>
        <w:fldChar w:fldCharType="begin" w:fldLock="1"/>
      </w:r>
      <w:r w:rsidRPr="008D59CA">
        <w:rPr>
          <w:rFonts w:eastAsiaTheme="minorHAnsi"/>
          <w:color w:val="000000" w:themeColor="text1"/>
          <w:sz w:val="20"/>
          <w:szCs w:val="20"/>
          <w:lang w:val="en-US"/>
        </w:rPr>
        <w:instrText xml:space="preserve">ADDIN Mendeley Bibliography CSL_BIBLIOGRAPHY </w:instrText>
      </w:r>
      <w:r w:rsidRPr="008D59CA">
        <w:rPr>
          <w:rFonts w:eastAsiaTheme="minorHAnsi"/>
          <w:color w:val="000000" w:themeColor="text1"/>
          <w:sz w:val="20"/>
          <w:szCs w:val="20"/>
          <w:lang w:val="en-US"/>
        </w:rPr>
        <w:fldChar w:fldCharType="separate"/>
      </w:r>
      <w:r w:rsidRPr="008D59CA">
        <w:rPr>
          <w:noProof/>
          <w:sz w:val="20"/>
          <w:lang w:val="en-US"/>
        </w:rPr>
        <w:t>[1]</w:t>
      </w:r>
      <w:r w:rsidRPr="008D59CA">
        <w:rPr>
          <w:noProof/>
          <w:sz w:val="20"/>
          <w:lang w:val="en-US"/>
        </w:rPr>
        <w:tab/>
      </w:r>
      <w:r w:rsidR="00506461" w:rsidRPr="008D59CA">
        <w:rPr>
          <w:sz w:val="20"/>
          <w:szCs w:val="20"/>
        </w:rPr>
        <w:t>Anwas Oos,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rdayaan Masyarakat di </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a Global,( Band</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ng alfab</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ta 2014.</w:t>
      </w:r>
    </w:p>
    <w:p w14:paraId="6E7641A2" w14:textId="767A1F9C" w:rsidR="007744D5" w:rsidRPr="008D59CA" w:rsidRDefault="007744D5" w:rsidP="00506461">
      <w:pPr>
        <w:ind w:left="630" w:hanging="630"/>
        <w:jc w:val="both"/>
        <w:rPr>
          <w:sz w:val="20"/>
          <w:szCs w:val="20"/>
        </w:rPr>
      </w:pPr>
      <w:r w:rsidRPr="008D59CA">
        <w:rPr>
          <w:noProof/>
          <w:sz w:val="20"/>
          <w:lang w:val="en-US"/>
        </w:rPr>
        <w:t>[2]</w:t>
      </w:r>
      <w:r w:rsidRPr="008D59CA">
        <w:rPr>
          <w:noProof/>
          <w:sz w:val="20"/>
          <w:lang w:val="en-US"/>
        </w:rPr>
        <w:tab/>
      </w:r>
      <w:r w:rsidR="00506461" w:rsidRPr="008D59CA">
        <w:rPr>
          <w:sz w:val="20"/>
          <w:szCs w:val="20"/>
        </w:rPr>
        <w:t>Arfianto, A.</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W.,&amp; Balamar, A.R. </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2014).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dayaan Masyarakat  dalam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mbang</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nan </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konomi D</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sa.</w:t>
      </w:r>
    </w:p>
    <w:p w14:paraId="5336C3E4" w14:textId="68B3320A" w:rsidR="00506461" w:rsidRPr="008D59CA" w:rsidRDefault="007744D5" w:rsidP="00506461">
      <w:pPr>
        <w:ind w:left="630" w:hanging="630"/>
        <w:jc w:val="both"/>
        <w:rPr>
          <w:sz w:val="20"/>
          <w:szCs w:val="20"/>
        </w:rPr>
      </w:pPr>
      <w:r w:rsidRPr="008D59CA">
        <w:rPr>
          <w:noProof/>
          <w:sz w:val="20"/>
          <w:lang w:val="en-US"/>
        </w:rPr>
        <w:t>[3]</w:t>
      </w:r>
      <w:r w:rsidRPr="008D59CA">
        <w:rPr>
          <w:noProof/>
          <w:sz w:val="20"/>
          <w:lang w:val="en-US"/>
        </w:rPr>
        <w:tab/>
      </w:r>
      <w:r w:rsidR="00506461" w:rsidRPr="008D59CA">
        <w:rPr>
          <w:sz w:val="20"/>
          <w:szCs w:val="20"/>
        </w:rPr>
        <w:t>H</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rmawati. (2019). </w:t>
      </w:r>
      <w:r w:rsidR="00506461" w:rsidRPr="008D59CA">
        <w:rPr>
          <w:i/>
          <w:iCs/>
          <w:sz w:val="20"/>
          <w:szCs w:val="20"/>
        </w:rPr>
        <w:t>P</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ran P</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m</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rintah D</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 xml:space="preserve">sa Dalam </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paya P</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mb</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 xml:space="preserve">rdayaan </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konomi Masyarakat Di D</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sa L</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mb</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w</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 xml:space="preserve"> K</w:t>
      </w:r>
      <w:r w:rsidR="000218BB">
        <w:rPr>
          <w:i/>
          <w:iCs/>
          <w:sz w:val="20"/>
          <w:szCs w:val="20"/>
        </w:rPr>
        <w:t>e</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camatan B</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ra</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sz w:val="20"/>
          <w:szCs w:val="20"/>
        </w:rPr>
        <w:t>. 1–74.</w:t>
      </w:r>
    </w:p>
    <w:p w14:paraId="05E316E4" w14:textId="1471B96D" w:rsidR="007744D5" w:rsidRPr="008D59CA" w:rsidRDefault="007744D5" w:rsidP="007744D5">
      <w:pPr>
        <w:widowControl w:val="0"/>
        <w:autoSpaceDE w:val="0"/>
        <w:autoSpaceDN w:val="0"/>
        <w:adjustRightInd w:val="0"/>
        <w:ind w:left="640" w:hanging="640"/>
        <w:jc w:val="both"/>
        <w:rPr>
          <w:noProof/>
          <w:sz w:val="20"/>
          <w:lang w:val="en-US"/>
        </w:rPr>
      </w:pPr>
      <w:r w:rsidRPr="008D59CA">
        <w:rPr>
          <w:noProof/>
          <w:sz w:val="20"/>
          <w:lang w:val="en-US"/>
        </w:rPr>
        <w:t>[4]</w:t>
      </w:r>
      <w:r w:rsidRPr="008D59CA">
        <w:rPr>
          <w:noProof/>
          <w:sz w:val="20"/>
          <w:lang w:val="en-US"/>
        </w:rPr>
        <w:tab/>
      </w:r>
      <w:r w:rsidR="00506461" w:rsidRPr="008D59CA">
        <w:rPr>
          <w:sz w:val="20"/>
          <w:szCs w:val="20"/>
        </w:rPr>
        <w:t>Mayk</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l, Alt</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 Daicy, F., &amp; R</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r</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 J. M. (2020).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an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sa dalam M</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ningkatkan 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konomian Masyarakat yang Ada Di D</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sa Ranolambot K</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camatan Kawangkoan Barat. </w:t>
      </w:r>
      <w:r w:rsidR="00506461" w:rsidRPr="008D59CA">
        <w:rPr>
          <w:i/>
          <w:iCs/>
          <w:sz w:val="20"/>
          <w:szCs w:val="20"/>
        </w:rPr>
        <w:t>J</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rnal Administrasi P</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506461" w:rsidRPr="008D59CA">
        <w:rPr>
          <w:i/>
          <w:iCs/>
          <w:sz w:val="20"/>
          <w:szCs w:val="20"/>
        </w:rPr>
        <w:t>blik</w:t>
      </w:r>
      <w:r w:rsidR="00506461" w:rsidRPr="008D59CA">
        <w:rPr>
          <w:sz w:val="20"/>
          <w:szCs w:val="20"/>
        </w:rPr>
        <w:t xml:space="preserve">, </w:t>
      </w:r>
      <w:r w:rsidR="00506461" w:rsidRPr="008D59CA">
        <w:rPr>
          <w:i/>
          <w:iCs/>
          <w:sz w:val="20"/>
          <w:szCs w:val="20"/>
        </w:rPr>
        <w:t>6</w:t>
      </w:r>
      <w:r w:rsidR="00506461" w:rsidRPr="008D59CA">
        <w:rPr>
          <w:sz w:val="20"/>
          <w:szCs w:val="20"/>
        </w:rPr>
        <w:t>(95), 30–36.</w:t>
      </w:r>
    </w:p>
    <w:p w14:paraId="656955DB" w14:textId="607A5252" w:rsidR="00506461" w:rsidRPr="008D59CA" w:rsidRDefault="007744D5" w:rsidP="00506461">
      <w:pPr>
        <w:widowControl w:val="0"/>
        <w:ind w:left="640" w:hanging="640"/>
        <w:jc w:val="both"/>
        <w:rPr>
          <w:rFonts w:eastAsia="Calibri"/>
          <w:color w:val="000000"/>
          <w:sz w:val="20"/>
          <w:szCs w:val="20"/>
        </w:rPr>
      </w:pPr>
      <w:r w:rsidRPr="008D59CA">
        <w:rPr>
          <w:noProof/>
          <w:sz w:val="20"/>
          <w:lang w:val="en-US"/>
        </w:rPr>
        <w:t>[5]</w:t>
      </w:r>
      <w:r w:rsidRPr="008D59CA">
        <w:rPr>
          <w:noProof/>
          <w:sz w:val="20"/>
          <w:lang w:val="en-US"/>
        </w:rPr>
        <w:tab/>
      </w:r>
      <w:r w:rsidR="00506461" w:rsidRPr="008D59CA">
        <w:rPr>
          <w:rFonts w:eastAsia="Calibri"/>
          <w:color w:val="000000"/>
          <w:sz w:val="20"/>
          <w:szCs w:val="20"/>
        </w:rPr>
        <w:t>Mol</w:t>
      </w:r>
      <w:r w:rsidR="000218BB">
        <w:rPr>
          <w:rFonts w:eastAsia="Calibri"/>
          <w:color w:val="000000"/>
          <w:sz w:val="20"/>
          <w:szCs w:val="20"/>
        </w:rPr>
        <w:t>e</w:t>
      </w:r>
      <w:r w:rsidR="000218BB" w:rsidRPr="000218BB">
        <w:rPr>
          <w:rFonts w:ascii="Microsoft Himalaya" w:eastAsia="Calibri" w:hAnsi="Microsoft Himalaya"/>
          <w:color w:val="000000" w:themeColor="text1"/>
          <w:spacing w:val="-20"/>
          <w:w w:val="1"/>
          <w:sz w:val="5"/>
          <w:szCs w:val="20"/>
        </w:rPr>
        <w:t>l</w:t>
      </w:r>
      <w:r w:rsidR="00506461" w:rsidRPr="008D59CA">
        <w:rPr>
          <w:rFonts w:eastAsia="Calibri"/>
          <w:color w:val="000000"/>
          <w:sz w:val="20"/>
          <w:szCs w:val="20"/>
        </w:rPr>
        <w:t>ong, l.</w:t>
      </w:r>
      <w:r w:rsidR="000218BB">
        <w:rPr>
          <w:rFonts w:eastAsia="Calibri"/>
          <w:color w:val="000000"/>
          <w:sz w:val="20"/>
          <w:szCs w:val="20"/>
        </w:rPr>
        <w:t>e</w:t>
      </w:r>
      <w:r w:rsidR="000218BB" w:rsidRPr="000218BB">
        <w:rPr>
          <w:rFonts w:ascii="Microsoft Himalaya" w:eastAsia="Calibri" w:hAnsi="Microsoft Himalaya"/>
          <w:color w:val="000000" w:themeColor="text1"/>
          <w:spacing w:val="-20"/>
          <w:w w:val="1"/>
          <w:sz w:val="5"/>
          <w:szCs w:val="20"/>
        </w:rPr>
        <w:t>l</w:t>
      </w:r>
      <w:r w:rsidR="00506461" w:rsidRPr="008D59CA">
        <w:rPr>
          <w:rFonts w:eastAsia="Calibri"/>
          <w:color w:val="000000"/>
          <w:sz w:val="20"/>
          <w:szCs w:val="20"/>
        </w:rPr>
        <w:t xml:space="preserve">xy J, </w:t>
      </w:r>
      <w:r w:rsidR="00506461" w:rsidRPr="008D59CA">
        <w:rPr>
          <w:rFonts w:eastAsia="Calibri"/>
          <w:i/>
          <w:iCs/>
          <w:color w:val="000000"/>
          <w:sz w:val="20"/>
          <w:szCs w:val="20"/>
        </w:rPr>
        <w:t>M</w:t>
      </w:r>
      <w:r w:rsidR="000218BB">
        <w:rPr>
          <w:rFonts w:eastAsia="Calibri"/>
          <w:i/>
          <w:iCs/>
          <w:color w:val="000000"/>
          <w:sz w:val="20"/>
          <w:szCs w:val="20"/>
        </w:rPr>
        <w:t>e</w:t>
      </w:r>
      <w:r w:rsidR="000218BB" w:rsidRPr="000218BB">
        <w:rPr>
          <w:rFonts w:ascii="Microsoft Himalaya" w:eastAsia="Calibri" w:hAnsi="Microsoft Himalaya"/>
          <w:i/>
          <w:iCs/>
          <w:color w:val="000000" w:themeColor="text1"/>
          <w:spacing w:val="-20"/>
          <w:w w:val="1"/>
          <w:sz w:val="5"/>
          <w:szCs w:val="20"/>
        </w:rPr>
        <w:t>l</w:t>
      </w:r>
      <w:r w:rsidR="00506461" w:rsidRPr="008D59CA">
        <w:rPr>
          <w:rFonts w:eastAsia="Calibri"/>
          <w:i/>
          <w:iCs/>
          <w:color w:val="000000"/>
          <w:sz w:val="20"/>
          <w:szCs w:val="20"/>
        </w:rPr>
        <w:t>todologi P</w:t>
      </w:r>
      <w:r w:rsidR="000218BB">
        <w:rPr>
          <w:rFonts w:eastAsia="Calibri"/>
          <w:i/>
          <w:iCs/>
          <w:color w:val="000000"/>
          <w:sz w:val="20"/>
          <w:szCs w:val="20"/>
        </w:rPr>
        <w:t>e</w:t>
      </w:r>
      <w:r w:rsidR="000218BB" w:rsidRPr="000218BB">
        <w:rPr>
          <w:rFonts w:ascii="Microsoft Himalaya" w:eastAsia="Calibri" w:hAnsi="Microsoft Himalaya"/>
          <w:i/>
          <w:iCs/>
          <w:color w:val="000000" w:themeColor="text1"/>
          <w:spacing w:val="-20"/>
          <w:w w:val="1"/>
          <w:sz w:val="5"/>
          <w:szCs w:val="20"/>
        </w:rPr>
        <w:t>l</w:t>
      </w:r>
      <w:r w:rsidR="00506461" w:rsidRPr="008D59CA">
        <w:rPr>
          <w:rFonts w:eastAsia="Calibri"/>
          <w:i/>
          <w:iCs/>
          <w:color w:val="000000"/>
          <w:sz w:val="20"/>
          <w:szCs w:val="20"/>
        </w:rPr>
        <w:t>n</w:t>
      </w:r>
      <w:r w:rsidR="000218BB">
        <w:rPr>
          <w:rFonts w:eastAsia="Calibri"/>
          <w:i/>
          <w:iCs/>
          <w:color w:val="000000"/>
          <w:sz w:val="20"/>
          <w:szCs w:val="20"/>
        </w:rPr>
        <w:t>e</w:t>
      </w:r>
      <w:r w:rsidR="000218BB" w:rsidRPr="000218BB">
        <w:rPr>
          <w:rFonts w:ascii="Microsoft Himalaya" w:eastAsia="Calibri" w:hAnsi="Microsoft Himalaya"/>
          <w:i/>
          <w:iCs/>
          <w:color w:val="000000" w:themeColor="text1"/>
          <w:spacing w:val="-20"/>
          <w:w w:val="1"/>
          <w:sz w:val="5"/>
          <w:szCs w:val="20"/>
        </w:rPr>
        <w:t>l</w:t>
      </w:r>
      <w:r w:rsidR="00506461" w:rsidRPr="008D59CA">
        <w:rPr>
          <w:rFonts w:eastAsia="Calibri"/>
          <w:i/>
          <w:iCs/>
          <w:color w:val="000000"/>
          <w:sz w:val="20"/>
          <w:szCs w:val="20"/>
        </w:rPr>
        <w:t>litian K</w:t>
      </w:r>
      <w:r w:rsidR="000218BB">
        <w:rPr>
          <w:rFonts w:eastAsia="Calibri"/>
          <w:i/>
          <w:iCs/>
          <w:color w:val="000000"/>
          <w:sz w:val="20"/>
          <w:szCs w:val="20"/>
        </w:rPr>
        <w:t>u</w:t>
      </w:r>
      <w:r w:rsidR="000218BB" w:rsidRPr="000218BB">
        <w:rPr>
          <w:rFonts w:ascii="Microsoft Himalaya" w:eastAsia="Calibri" w:hAnsi="Microsoft Himalaya"/>
          <w:i/>
          <w:iCs/>
          <w:color w:val="000000" w:themeColor="text1"/>
          <w:spacing w:val="-20"/>
          <w:w w:val="1"/>
          <w:sz w:val="5"/>
          <w:szCs w:val="20"/>
        </w:rPr>
        <w:t>l</w:t>
      </w:r>
      <w:r w:rsidR="00506461" w:rsidRPr="008D59CA">
        <w:rPr>
          <w:rFonts w:eastAsia="Calibri"/>
          <w:i/>
          <w:iCs/>
          <w:color w:val="000000"/>
          <w:sz w:val="20"/>
          <w:szCs w:val="20"/>
        </w:rPr>
        <w:t>alitatif</w:t>
      </w:r>
      <w:r w:rsidR="00506461" w:rsidRPr="008D59CA">
        <w:rPr>
          <w:rFonts w:eastAsia="Calibri"/>
          <w:color w:val="000000"/>
          <w:sz w:val="20"/>
          <w:szCs w:val="20"/>
        </w:rPr>
        <w:t>. Band</w:t>
      </w:r>
      <w:r w:rsidR="000218BB">
        <w:rPr>
          <w:rFonts w:eastAsia="Calibri"/>
          <w:color w:val="000000"/>
          <w:sz w:val="20"/>
          <w:szCs w:val="20"/>
        </w:rPr>
        <w:t>u</w:t>
      </w:r>
      <w:r w:rsidR="000218BB" w:rsidRPr="000218BB">
        <w:rPr>
          <w:rFonts w:ascii="Microsoft Himalaya" w:eastAsia="Calibri" w:hAnsi="Microsoft Himalaya"/>
          <w:color w:val="000000" w:themeColor="text1"/>
          <w:spacing w:val="-20"/>
          <w:w w:val="1"/>
          <w:sz w:val="5"/>
          <w:szCs w:val="20"/>
        </w:rPr>
        <w:t>l</w:t>
      </w:r>
      <w:r w:rsidR="00506461" w:rsidRPr="008D59CA">
        <w:rPr>
          <w:rFonts w:eastAsia="Calibri"/>
          <w:color w:val="000000"/>
          <w:sz w:val="20"/>
          <w:szCs w:val="20"/>
        </w:rPr>
        <w:t>ng: R</w:t>
      </w:r>
      <w:r w:rsidR="000218BB">
        <w:rPr>
          <w:rFonts w:eastAsia="Calibri"/>
          <w:color w:val="000000"/>
          <w:sz w:val="20"/>
          <w:szCs w:val="20"/>
        </w:rPr>
        <w:t>e</w:t>
      </w:r>
      <w:r w:rsidR="000218BB" w:rsidRPr="000218BB">
        <w:rPr>
          <w:rFonts w:ascii="Microsoft Himalaya" w:eastAsia="Calibri" w:hAnsi="Microsoft Himalaya"/>
          <w:color w:val="000000" w:themeColor="text1"/>
          <w:spacing w:val="-20"/>
          <w:w w:val="1"/>
          <w:sz w:val="5"/>
          <w:szCs w:val="20"/>
        </w:rPr>
        <w:t>l</w:t>
      </w:r>
      <w:r w:rsidR="00506461" w:rsidRPr="008D59CA">
        <w:rPr>
          <w:rFonts w:eastAsia="Calibri"/>
          <w:color w:val="000000"/>
          <w:sz w:val="20"/>
          <w:szCs w:val="20"/>
        </w:rPr>
        <w:t>maja Rosda Karya, 2002.</w:t>
      </w:r>
    </w:p>
    <w:p w14:paraId="217AC40D" w14:textId="6CA06807" w:rsidR="007744D5" w:rsidRPr="008D59CA" w:rsidRDefault="007744D5" w:rsidP="002B5C41">
      <w:pPr>
        <w:widowControl w:val="0"/>
        <w:autoSpaceDE w:val="0"/>
        <w:autoSpaceDN w:val="0"/>
        <w:adjustRightInd w:val="0"/>
        <w:ind w:left="640" w:hanging="640"/>
        <w:jc w:val="both"/>
        <w:rPr>
          <w:noProof/>
          <w:sz w:val="20"/>
          <w:lang w:val="en-US"/>
        </w:rPr>
      </w:pPr>
      <w:r w:rsidRPr="008D59CA">
        <w:rPr>
          <w:noProof/>
          <w:sz w:val="20"/>
          <w:lang w:val="en-US"/>
        </w:rPr>
        <w:t>[6]</w:t>
      </w:r>
      <w:r w:rsidRPr="008D59CA">
        <w:rPr>
          <w:noProof/>
          <w:sz w:val="20"/>
          <w:lang w:val="en-US"/>
        </w:rPr>
        <w:tab/>
      </w:r>
      <w:r w:rsidR="00506461" w:rsidRPr="008D59CA">
        <w:rPr>
          <w:sz w:val="20"/>
          <w:szCs w:val="20"/>
        </w:rPr>
        <w:t>So</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 xml:space="preserve">harto, </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di,2005.M.P</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rdayaan Masyarakat Yogyakarta. P</w:t>
      </w:r>
      <w:r w:rsidR="000218BB">
        <w:rPr>
          <w:sz w:val="20"/>
          <w:szCs w:val="20"/>
        </w:rPr>
        <w:t>u</w:t>
      </w:r>
      <w:r w:rsidR="000218BB" w:rsidRPr="000218BB">
        <w:rPr>
          <w:rFonts w:ascii="Microsoft Himalaya" w:hAnsi="Microsoft Himalaya"/>
          <w:color w:val="000000" w:themeColor="text1"/>
          <w:spacing w:val="-20"/>
          <w:w w:val="1"/>
          <w:sz w:val="5"/>
          <w:szCs w:val="20"/>
        </w:rPr>
        <w:t>l</w:t>
      </w:r>
      <w:r w:rsidR="00506461" w:rsidRPr="008D59CA">
        <w:rPr>
          <w:sz w:val="20"/>
          <w:szCs w:val="20"/>
        </w:rPr>
        <w:t>staka b</w:t>
      </w:r>
      <w:r w:rsidR="000218BB">
        <w:rPr>
          <w:sz w:val="20"/>
          <w:szCs w:val="20"/>
        </w:rPr>
        <w:t>e</w:t>
      </w:r>
      <w:r w:rsidR="000218BB" w:rsidRPr="000218BB">
        <w:rPr>
          <w:rFonts w:ascii="Microsoft Himalaya" w:hAnsi="Microsoft Himalaya"/>
          <w:color w:val="000000" w:themeColor="text1"/>
          <w:spacing w:val="-20"/>
          <w:w w:val="1"/>
          <w:sz w:val="5"/>
          <w:szCs w:val="20"/>
        </w:rPr>
        <w:t>l</w:t>
      </w:r>
      <w:r w:rsidR="00506461" w:rsidRPr="008D59CA">
        <w:rPr>
          <w:sz w:val="20"/>
          <w:szCs w:val="20"/>
        </w:rPr>
        <w:t>lajar.</w:t>
      </w:r>
    </w:p>
    <w:p w14:paraId="23C468C4" w14:textId="275476D1" w:rsidR="002B5C41" w:rsidRPr="008D59CA" w:rsidRDefault="00836139" w:rsidP="002B5C41">
      <w:pPr>
        <w:ind w:left="630" w:hanging="720"/>
        <w:jc w:val="both"/>
        <w:rPr>
          <w:sz w:val="20"/>
          <w:szCs w:val="20"/>
        </w:rPr>
      </w:pPr>
      <w:r>
        <w:rPr>
          <w:noProof/>
          <w:sz w:val="20"/>
          <w:lang w:val="en-US"/>
        </w:rPr>
        <w:lastRenderedPageBreak/>
        <w:t xml:space="preserve">  </w:t>
      </w:r>
      <w:r w:rsidR="007744D5" w:rsidRPr="008D59CA">
        <w:rPr>
          <w:noProof/>
          <w:sz w:val="20"/>
          <w:lang w:val="en-US"/>
        </w:rPr>
        <w:t>[7]</w:t>
      </w:r>
      <w:r w:rsidR="007744D5" w:rsidRPr="008D59CA">
        <w:rPr>
          <w:noProof/>
          <w:sz w:val="20"/>
          <w:lang w:val="en-US"/>
        </w:rPr>
        <w:tab/>
      </w:r>
      <w:r w:rsidR="002B5C41" w:rsidRPr="008D59CA">
        <w:rPr>
          <w:sz w:val="20"/>
          <w:szCs w:val="20"/>
        </w:rPr>
        <w:t>Wijaya M</w:t>
      </w:r>
      <w:r w:rsidR="000218BB">
        <w:rPr>
          <w:sz w:val="20"/>
          <w:szCs w:val="20"/>
        </w:rPr>
        <w:t>u</w:t>
      </w:r>
      <w:r w:rsidR="000218BB" w:rsidRPr="000218BB">
        <w:rPr>
          <w:rFonts w:ascii="Microsoft Himalaya" w:hAnsi="Microsoft Himalaya"/>
          <w:color w:val="000000" w:themeColor="text1"/>
          <w:spacing w:val="-20"/>
          <w:w w:val="1"/>
          <w:sz w:val="5"/>
          <w:szCs w:val="20"/>
        </w:rPr>
        <w:t>l</w:t>
      </w:r>
      <w:r w:rsidR="002B5C41" w:rsidRPr="008D59CA">
        <w:rPr>
          <w:sz w:val="20"/>
          <w:szCs w:val="20"/>
        </w:rPr>
        <w:t>hamad indra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anan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intah d</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sa dalam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 xml:space="preserve">rdayaan </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konomi Masyarakat dibidang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 xml:space="preserve">rtanian </w:t>
      </w:r>
    </w:p>
    <w:p w14:paraId="1C59D272" w14:textId="37979F9E" w:rsidR="00836139" w:rsidRPr="008D59CA" w:rsidRDefault="007744D5" w:rsidP="00836139">
      <w:pPr>
        <w:widowControl w:val="0"/>
        <w:autoSpaceDE w:val="0"/>
        <w:autoSpaceDN w:val="0"/>
        <w:adjustRightInd w:val="0"/>
        <w:ind w:left="640" w:hanging="640"/>
        <w:jc w:val="both"/>
        <w:rPr>
          <w:noProof/>
          <w:sz w:val="20"/>
          <w:lang w:val="en-US"/>
        </w:rPr>
      </w:pPr>
      <w:r w:rsidRPr="008D59CA">
        <w:rPr>
          <w:noProof/>
          <w:sz w:val="20"/>
          <w:lang w:val="en-US"/>
        </w:rPr>
        <w:t>[8]</w:t>
      </w:r>
      <w:r w:rsidRPr="008D59CA">
        <w:rPr>
          <w:noProof/>
          <w:sz w:val="20"/>
          <w:lang w:val="en-US"/>
        </w:rPr>
        <w:tab/>
      </w:r>
      <w:r w:rsidR="002B5C41" w:rsidRPr="008D59CA">
        <w:rPr>
          <w:sz w:val="20"/>
          <w:szCs w:val="20"/>
        </w:rPr>
        <w:t>S</w:t>
      </w:r>
      <w:r w:rsidR="000218BB">
        <w:rPr>
          <w:sz w:val="20"/>
          <w:szCs w:val="20"/>
        </w:rPr>
        <w:t>u</w:t>
      </w:r>
      <w:r w:rsidR="000218BB" w:rsidRPr="000218BB">
        <w:rPr>
          <w:rFonts w:ascii="Microsoft Himalaya" w:hAnsi="Microsoft Himalaya"/>
          <w:color w:val="000000" w:themeColor="text1"/>
          <w:spacing w:val="-20"/>
          <w:w w:val="1"/>
          <w:sz w:val="5"/>
          <w:szCs w:val="20"/>
        </w:rPr>
        <w:t>l</w:t>
      </w:r>
      <w:r w:rsidR="002B5C41" w:rsidRPr="008D59CA">
        <w:rPr>
          <w:sz w:val="20"/>
          <w:szCs w:val="20"/>
        </w:rPr>
        <w:t>giri, Lasiman.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anan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m</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intah Da</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ah dalam P</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mb</w:t>
      </w:r>
      <w:r w:rsidR="000218BB">
        <w:rPr>
          <w:sz w:val="20"/>
          <w:szCs w:val="20"/>
        </w:rPr>
        <w:t>e</w:t>
      </w:r>
      <w:r w:rsidR="000218BB" w:rsidRPr="000218BB">
        <w:rPr>
          <w:rFonts w:ascii="Microsoft Himalaya" w:hAnsi="Microsoft Himalaya"/>
          <w:color w:val="000000" w:themeColor="text1"/>
          <w:spacing w:val="-20"/>
          <w:w w:val="1"/>
          <w:sz w:val="5"/>
          <w:szCs w:val="20"/>
        </w:rPr>
        <w:t>l</w:t>
      </w:r>
      <w:r w:rsidR="002B5C41" w:rsidRPr="008D59CA">
        <w:rPr>
          <w:sz w:val="20"/>
          <w:szCs w:val="20"/>
        </w:rPr>
        <w:t>rdayaan Masyarakat." </w:t>
      </w:r>
      <w:r w:rsidR="002B5C41" w:rsidRPr="008D59CA">
        <w:rPr>
          <w:i/>
          <w:iCs/>
          <w:sz w:val="20"/>
          <w:szCs w:val="20"/>
        </w:rPr>
        <w:t>P</w:t>
      </w:r>
      <w:r w:rsidR="000218BB">
        <w:rPr>
          <w:i/>
          <w:iCs/>
          <w:sz w:val="20"/>
          <w:szCs w:val="20"/>
        </w:rPr>
        <w:t>u</w:t>
      </w:r>
      <w:r w:rsidR="000218BB" w:rsidRPr="000218BB">
        <w:rPr>
          <w:rFonts w:ascii="Microsoft Himalaya" w:hAnsi="Microsoft Himalaya"/>
          <w:i/>
          <w:iCs/>
          <w:color w:val="000000" w:themeColor="text1"/>
          <w:spacing w:val="-20"/>
          <w:w w:val="1"/>
          <w:sz w:val="5"/>
          <w:szCs w:val="20"/>
        </w:rPr>
        <w:t>l</w:t>
      </w:r>
      <w:r w:rsidR="002B5C41" w:rsidRPr="008D59CA">
        <w:rPr>
          <w:i/>
          <w:iCs/>
          <w:sz w:val="20"/>
          <w:szCs w:val="20"/>
        </w:rPr>
        <w:t>blica</w:t>
      </w:r>
      <w:r w:rsidR="002B5C41" w:rsidRPr="008D59CA">
        <w:rPr>
          <w:sz w:val="20"/>
          <w:szCs w:val="20"/>
        </w:rPr>
        <w:t> 2.1 (2012)</w:t>
      </w:r>
      <w:r w:rsidRPr="008D59CA">
        <w:rPr>
          <w:noProof/>
          <w:sz w:val="20"/>
          <w:lang w:val="en-US"/>
        </w:rPr>
        <w:t>.</w:t>
      </w:r>
    </w:p>
    <w:p w14:paraId="412FAA0C" w14:textId="77777777" w:rsidR="00836139" w:rsidRPr="00836139" w:rsidRDefault="007744D5" w:rsidP="00836139">
      <w:pPr>
        <w:autoSpaceDE w:val="0"/>
        <w:autoSpaceDN w:val="0"/>
        <w:adjustRightInd w:val="0"/>
        <w:ind w:left="709" w:hanging="709"/>
        <w:jc w:val="both"/>
        <w:rPr>
          <w:color w:val="000000" w:themeColor="text1"/>
          <w:sz w:val="20"/>
          <w:szCs w:val="20"/>
        </w:rPr>
      </w:pPr>
      <w:r w:rsidRPr="008D59CA">
        <w:rPr>
          <w:rFonts w:eastAsiaTheme="minorHAnsi"/>
          <w:color w:val="000000" w:themeColor="text1"/>
          <w:sz w:val="20"/>
          <w:szCs w:val="20"/>
          <w:lang w:val="en-US"/>
        </w:rPr>
        <w:fldChar w:fldCharType="end"/>
      </w:r>
      <w:r w:rsidR="00B812F4" w:rsidRPr="008D59CA">
        <w:rPr>
          <w:color w:val="000000" w:themeColor="text1"/>
          <w:sz w:val="20"/>
          <w:szCs w:val="20"/>
        </w:rPr>
        <w:t xml:space="preserve"> </w:t>
      </w:r>
      <w:r w:rsidR="00836139" w:rsidRPr="00836139">
        <w:rPr>
          <w:color w:val="000000" w:themeColor="text1"/>
          <w:sz w:val="20"/>
          <w:szCs w:val="20"/>
        </w:rPr>
        <w:t>[9] Sumodininggrat bunawan 2000.Perencanaan    Pemangunan daerah dan penyusunan pembangunan Daerah dan penyusunan Program kegiatan. Perpod</w:t>
      </w:r>
    </w:p>
    <w:p w14:paraId="5C9B753C" w14:textId="77777777" w:rsidR="00836139" w:rsidRPr="00836139" w:rsidRDefault="00836139" w:rsidP="00836139">
      <w:pPr>
        <w:autoSpaceDE w:val="0"/>
        <w:autoSpaceDN w:val="0"/>
        <w:adjustRightInd w:val="0"/>
        <w:ind w:left="709" w:hanging="709"/>
        <w:jc w:val="both"/>
        <w:rPr>
          <w:color w:val="000000" w:themeColor="text1"/>
          <w:sz w:val="20"/>
          <w:szCs w:val="20"/>
        </w:rPr>
      </w:pPr>
    </w:p>
    <w:p w14:paraId="52ED67B2" w14:textId="77777777" w:rsidR="00836139" w:rsidRPr="00836139" w:rsidRDefault="00836139" w:rsidP="00836139">
      <w:pPr>
        <w:autoSpaceDE w:val="0"/>
        <w:autoSpaceDN w:val="0"/>
        <w:adjustRightInd w:val="0"/>
        <w:ind w:left="709" w:hanging="709"/>
        <w:jc w:val="both"/>
        <w:rPr>
          <w:color w:val="000000" w:themeColor="text1"/>
          <w:sz w:val="20"/>
          <w:szCs w:val="20"/>
        </w:rPr>
      </w:pPr>
      <w:r w:rsidRPr="00836139">
        <w:rPr>
          <w:color w:val="000000" w:themeColor="text1"/>
          <w:sz w:val="20"/>
          <w:szCs w:val="20"/>
        </w:rPr>
        <w:t>[10] Wijaya Muhamad indra Peranan pemerintah desa dalam pemberdayaan ekonomi Masyarakat dibidang pertanian</w:t>
      </w:r>
    </w:p>
    <w:p w14:paraId="78AFFCE4" w14:textId="77777777" w:rsidR="00836139" w:rsidRPr="00836139" w:rsidRDefault="00836139" w:rsidP="00836139">
      <w:pPr>
        <w:autoSpaceDE w:val="0"/>
        <w:autoSpaceDN w:val="0"/>
        <w:adjustRightInd w:val="0"/>
        <w:ind w:left="709" w:hanging="709"/>
        <w:jc w:val="both"/>
        <w:rPr>
          <w:color w:val="000000" w:themeColor="text1"/>
          <w:sz w:val="20"/>
          <w:szCs w:val="20"/>
        </w:rPr>
      </w:pPr>
    </w:p>
    <w:p w14:paraId="12859FE1" w14:textId="77777777" w:rsidR="00836139" w:rsidRPr="00836139" w:rsidRDefault="00836139" w:rsidP="00836139">
      <w:pPr>
        <w:autoSpaceDE w:val="0"/>
        <w:autoSpaceDN w:val="0"/>
        <w:adjustRightInd w:val="0"/>
        <w:ind w:left="709" w:hanging="709"/>
        <w:jc w:val="both"/>
        <w:rPr>
          <w:color w:val="000000" w:themeColor="text1"/>
          <w:sz w:val="20"/>
          <w:szCs w:val="20"/>
        </w:rPr>
      </w:pPr>
      <w:r w:rsidRPr="00836139">
        <w:rPr>
          <w:color w:val="000000" w:themeColor="text1"/>
          <w:sz w:val="20"/>
          <w:szCs w:val="20"/>
        </w:rPr>
        <w:t>[11] Sugiri, Lasiman. "Peranan Pemerintah Daerah dalam Pemberdayaan Masyarakat." Publica 2.1 (2012).</w:t>
      </w:r>
    </w:p>
    <w:p w14:paraId="2B5347B1" w14:textId="77777777" w:rsidR="00836139" w:rsidRPr="00836139" w:rsidRDefault="00836139" w:rsidP="00836139">
      <w:pPr>
        <w:autoSpaceDE w:val="0"/>
        <w:autoSpaceDN w:val="0"/>
        <w:adjustRightInd w:val="0"/>
        <w:ind w:left="709" w:hanging="709"/>
        <w:jc w:val="both"/>
        <w:rPr>
          <w:color w:val="000000" w:themeColor="text1"/>
          <w:sz w:val="20"/>
          <w:szCs w:val="20"/>
        </w:rPr>
      </w:pPr>
    </w:p>
    <w:p w14:paraId="14C043CF" w14:textId="34F219AF" w:rsidR="00B812F4" w:rsidRPr="008D59CA" w:rsidRDefault="00836139" w:rsidP="00836139">
      <w:pPr>
        <w:autoSpaceDE w:val="0"/>
        <w:autoSpaceDN w:val="0"/>
        <w:adjustRightInd w:val="0"/>
        <w:ind w:left="709" w:hanging="709"/>
        <w:jc w:val="both"/>
        <w:rPr>
          <w:rFonts w:eastAsiaTheme="minorHAnsi"/>
          <w:color w:val="000000" w:themeColor="text1"/>
          <w:sz w:val="20"/>
          <w:szCs w:val="20"/>
          <w:lang w:val="en-US"/>
        </w:rPr>
      </w:pPr>
      <w:r w:rsidRPr="00836139">
        <w:rPr>
          <w:color w:val="000000" w:themeColor="text1"/>
          <w:sz w:val="20"/>
          <w:szCs w:val="20"/>
        </w:rPr>
        <w:t>[12] Mantiri, Jeane, and Margareth IR Rantung. "Keuangan Negara." Tangguh Denara Jaya Publisher (2022).</w:t>
      </w:r>
    </w:p>
    <w:p w14:paraId="224A2EAE" w14:textId="77777777" w:rsidR="002706CD" w:rsidRPr="008F7C39" w:rsidRDefault="002706CD" w:rsidP="002706CD">
      <w:pPr>
        <w:widowControl w:val="0"/>
        <w:autoSpaceDE w:val="0"/>
        <w:autoSpaceDN w:val="0"/>
        <w:adjustRightInd w:val="0"/>
        <w:ind w:left="640" w:hanging="640"/>
        <w:jc w:val="both"/>
        <w:rPr>
          <w:noProof/>
          <w:sz w:val="20"/>
        </w:rPr>
      </w:pPr>
      <w:r w:rsidRPr="008F7C39">
        <w:rPr>
          <w:noProof/>
          <w:sz w:val="20"/>
        </w:rPr>
        <w:t>13]</w:t>
      </w:r>
      <w:r w:rsidRPr="008F7C39">
        <w:rPr>
          <w:noProof/>
          <w:sz w:val="20"/>
        </w:rPr>
        <w:tab/>
        <w:t>A. Agiskawati and M. Nasrullah, “EFEKTIVITAS PEMANFAATAN KOMPUTER PADA KANTOR PENGADILAN TATA USAHA NEGARA MAKASSAR.”</w:t>
      </w:r>
    </w:p>
    <w:p w14:paraId="12ED8096" w14:textId="77777777" w:rsidR="002706CD" w:rsidRPr="008F7C39" w:rsidRDefault="002706CD" w:rsidP="002706CD">
      <w:pPr>
        <w:widowControl w:val="0"/>
        <w:autoSpaceDE w:val="0"/>
        <w:autoSpaceDN w:val="0"/>
        <w:adjustRightInd w:val="0"/>
        <w:ind w:left="640" w:hanging="640"/>
        <w:jc w:val="both"/>
        <w:rPr>
          <w:noProof/>
          <w:sz w:val="20"/>
        </w:rPr>
      </w:pPr>
      <w:r w:rsidRPr="008F7C39">
        <w:rPr>
          <w:noProof/>
          <w:sz w:val="20"/>
        </w:rPr>
        <w:t>[14]</w:t>
      </w:r>
      <w:r w:rsidRPr="008F7C39">
        <w:rPr>
          <w:noProof/>
          <w:sz w:val="20"/>
        </w:rPr>
        <w:tab/>
        <w:t>F. Wirabuana, Y. Liuw, A. Rahman Dilapanga, and T. Wawointana, “Policy Implementation of Electronic Regional Tax Receiving System in Tomohon City.” [Online]. Available: www.techniumscience.com</w:t>
      </w:r>
    </w:p>
    <w:p w14:paraId="3C6AB6E3" w14:textId="77777777" w:rsidR="002706CD" w:rsidRPr="008F7C39" w:rsidRDefault="002706CD" w:rsidP="002706CD">
      <w:pPr>
        <w:widowControl w:val="0"/>
        <w:autoSpaceDE w:val="0"/>
        <w:autoSpaceDN w:val="0"/>
        <w:adjustRightInd w:val="0"/>
        <w:ind w:left="640" w:hanging="640"/>
        <w:jc w:val="both"/>
        <w:rPr>
          <w:noProof/>
          <w:sz w:val="20"/>
        </w:rPr>
      </w:pPr>
      <w:r w:rsidRPr="008F7C39">
        <w:rPr>
          <w:noProof/>
          <w:sz w:val="20"/>
        </w:rPr>
        <w:t>[15]</w:t>
      </w:r>
      <w:r w:rsidRPr="008F7C39">
        <w:rPr>
          <w:noProof/>
          <w:sz w:val="20"/>
        </w:rPr>
        <w:tab/>
        <w:t xml:space="preserve">F. Yuli Ernawati and S. Rochmah, “PENGARUH MOTIVASI DAN DISIPLIN KERJA TERHADAP KINERJA PEGAWAI (Studi pada Pegawai Negeri Sipil di Dinas Sosial Kabupaten Kendal),” </w:t>
      </w:r>
      <w:r w:rsidRPr="008F7C39">
        <w:rPr>
          <w:i/>
          <w:iCs/>
          <w:noProof/>
          <w:sz w:val="20"/>
        </w:rPr>
        <w:t>J. STIE SEMARANG</w:t>
      </w:r>
      <w:r w:rsidRPr="008F7C39">
        <w:rPr>
          <w:noProof/>
          <w:sz w:val="20"/>
        </w:rPr>
        <w:t>, vol. 11, no. 2, 2019.</w:t>
      </w:r>
    </w:p>
    <w:p w14:paraId="2EF6246E" w14:textId="77777777" w:rsidR="00390955" w:rsidRPr="008D59CA" w:rsidRDefault="00390955" w:rsidP="00EC4F5A">
      <w:pPr>
        <w:jc w:val="both"/>
        <w:rPr>
          <w:color w:val="000000" w:themeColor="text1"/>
          <w:sz w:val="20"/>
          <w:szCs w:val="20"/>
        </w:rPr>
      </w:pPr>
    </w:p>
    <w:sectPr w:rsidR="00390955" w:rsidRPr="008D59CA" w:rsidSect="0012763E">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E40BBE" w14:textId="77777777" w:rsidR="00991C08" w:rsidRDefault="00991C08">
      <w:r>
        <w:separator/>
      </w:r>
    </w:p>
  </w:endnote>
  <w:endnote w:type="continuationSeparator" w:id="0">
    <w:p w14:paraId="20CE07E5" w14:textId="77777777" w:rsidR="00991C08" w:rsidRDefault="00991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14:paraId="7FFF9FD6" w14:textId="77777777" w:rsidR="009A3C6C" w:rsidRDefault="009A3C6C"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3C523" w14:textId="3CA7F9C8" w:rsidR="009A3C6C" w:rsidRDefault="00301A52" w:rsidP="005C0EBE">
    <w:pPr>
      <w:pStyle w:val="BodyText"/>
      <w:spacing w:line="14" w:lineRule="auto"/>
      <w:ind w:right="360"/>
      <w:rPr>
        <w:sz w:val="20"/>
      </w:rPr>
    </w:pPr>
    <w:r>
      <w:rPr>
        <w:noProof/>
        <w:lang w:val="en-US" w:eastAsia="en-US"/>
      </w:rPr>
      <mc:AlternateContent>
        <mc:Choice Requires="wpg">
          <w:drawing>
            <wp:anchor distT="0" distB="0" distL="114300" distR="114300" simplePos="0" relativeHeight="251659264" behindDoc="1" locked="0" layoutInCell="1" allowOverlap="1" wp14:anchorId="4AE80FB9" wp14:editId="619F7067">
              <wp:simplePos x="0" y="0"/>
              <wp:positionH relativeFrom="page">
                <wp:posOffset>7292975</wp:posOffset>
              </wp:positionH>
              <wp:positionV relativeFrom="page">
                <wp:posOffset>9639935</wp:posOffset>
              </wp:positionV>
              <wp:extent cx="144780" cy="129540"/>
              <wp:effectExtent l="15875" t="19685" r="10795" b="12700"/>
              <wp:wrapNone/>
              <wp:docPr id="19"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20"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9992CAC" id="Group 19"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">
              <o:lock v:ext="edit" aspectratio="t"/>
              <v:shape id="AutoShape 2571"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0288" behindDoc="1" locked="0" layoutInCell="1" allowOverlap="1" wp14:anchorId="5132BF8F" wp14:editId="58B1F81F">
              <wp:simplePos x="0" y="0"/>
              <wp:positionH relativeFrom="page">
                <wp:posOffset>7296150</wp:posOffset>
              </wp:positionH>
              <wp:positionV relativeFrom="page">
                <wp:posOffset>9504680</wp:posOffset>
              </wp:positionV>
              <wp:extent cx="139065" cy="113030"/>
              <wp:effectExtent l="19050" t="8255" r="22860" b="12065"/>
              <wp:wrapNone/>
              <wp:docPr id="15"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16"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17"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7FF327B" id="Group 15"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">
              <o:lock v:ext="edit" aspectratio="t"/>
              <v:line id="Line 2568"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1312" behindDoc="1" locked="0" layoutInCell="1" allowOverlap="1" wp14:anchorId="245E7C3C" wp14:editId="0111A660">
              <wp:simplePos x="0" y="0"/>
              <wp:positionH relativeFrom="page">
                <wp:posOffset>7296150</wp:posOffset>
              </wp:positionH>
              <wp:positionV relativeFrom="page">
                <wp:posOffset>9362440</wp:posOffset>
              </wp:positionV>
              <wp:extent cx="139065" cy="117475"/>
              <wp:effectExtent l="0" t="0" r="13335" b="15875"/>
              <wp:wrapNone/>
              <wp:docPr id="72" name="Group 7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73" name="Freeform 2564"/>
                      <wps:cNvSpPr>
                        <a:spLocks noChangeAspect="1" noChangeArrowheads="1"/>
                      </wps:cNvSpPr>
                      <wps:spPr bwMode="auto">
                        <a:xfrm>
                          <a:off x="11491" y="14745"/>
                          <a:ext cx="216" cy="183"/>
                        </a:xfrm>
                        <a:custGeom>
                          <a:avLst/>
                          <a:gdLst>
                            <a:gd name="T0" fmla="+- 0 11707 11491"/>
                            <a:gd name="T1" fmla="*/ T0 w 216"/>
                            <a:gd name="T2" fmla="+- 0 14746 14746"/>
                            <a:gd name="T3" fmla="*/ 14746 h 183"/>
                            <a:gd name="T4" fmla="+- 0 11491 11491"/>
                            <a:gd name="T5" fmla="*/ T4 w 216"/>
                            <a:gd name="T6" fmla="+- 0 14746 14746"/>
                            <a:gd name="T7" fmla="*/ 14746 h 183"/>
                            <a:gd name="T8" fmla="+- 0 11491 11491"/>
                            <a:gd name="T9" fmla="*/ T8 w 216"/>
                            <a:gd name="T10" fmla="+- 0 14789 14746"/>
                            <a:gd name="T11" fmla="*/ 14789 h 183"/>
                            <a:gd name="T12" fmla="+- 0 11635 11491"/>
                            <a:gd name="T13" fmla="*/ T12 w 216"/>
                            <a:gd name="T14" fmla="+- 0 14789 14746"/>
                            <a:gd name="T15" fmla="*/ 14789 h 183"/>
                            <a:gd name="T16" fmla="+- 0 11491 11491"/>
                            <a:gd name="T17" fmla="*/ T16 w 216"/>
                            <a:gd name="T18" fmla="+- 0 14882 14746"/>
                            <a:gd name="T19" fmla="*/ 14882 h 183"/>
                            <a:gd name="T20" fmla="+- 0 11491 11491"/>
                            <a:gd name="T21" fmla="*/ T20 w 216"/>
                            <a:gd name="T22" fmla="+- 0 14928 14746"/>
                            <a:gd name="T23" fmla="*/ 14928 h 183"/>
                            <a:gd name="T24" fmla="+- 0 11707 11491"/>
                            <a:gd name="T25" fmla="*/ T24 w 216"/>
                            <a:gd name="T26" fmla="+- 0 14928 14746"/>
                            <a:gd name="T27" fmla="*/ 14928 h 183"/>
                            <a:gd name="T28" fmla="+- 0 11707 11491"/>
                            <a:gd name="T29" fmla="*/ T28 w 216"/>
                            <a:gd name="T30" fmla="+- 0 14885 14746"/>
                            <a:gd name="T31" fmla="*/ 14885 h 183"/>
                            <a:gd name="T32" fmla="+- 0 11566 11491"/>
                            <a:gd name="T33" fmla="*/ T32 w 216"/>
                            <a:gd name="T34" fmla="+- 0 14885 14746"/>
                            <a:gd name="T35" fmla="*/ 14885 h 183"/>
                            <a:gd name="T36" fmla="+- 0 11707 11491"/>
                            <a:gd name="T37" fmla="*/ T36 w 216"/>
                            <a:gd name="T38" fmla="+- 0 14791 14746"/>
                            <a:gd name="T39" fmla="*/ 14791 h 183"/>
                            <a:gd name="T40" fmla="+- 0 11707 11491"/>
                            <a:gd name="T41" fmla="*/ T40 w 216"/>
                            <a:gd name="T42" fmla="+- 0 14746 14746"/>
                            <a:gd name="T43" fmla="*/ 14746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2563"/>
                      <wps:cNvSpPr>
                        <a:spLocks noChangeAspect="1" noChangeArrowheads="1"/>
                      </wps:cNvSpPr>
                      <wps:spPr bwMode="auto">
                        <a:xfrm>
                          <a:off x="11491" y="14745"/>
                          <a:ext cx="216" cy="183"/>
                        </a:xfrm>
                        <a:custGeom>
                          <a:avLst/>
                          <a:gdLst>
                            <a:gd name="T0" fmla="+- 0 11707 11491"/>
                            <a:gd name="T1" fmla="*/ T0 w 216"/>
                            <a:gd name="T2" fmla="+- 0 14928 14746"/>
                            <a:gd name="T3" fmla="*/ 14928 h 183"/>
                            <a:gd name="T4" fmla="+- 0 11491 11491"/>
                            <a:gd name="T5" fmla="*/ T4 w 216"/>
                            <a:gd name="T6" fmla="+- 0 14928 14746"/>
                            <a:gd name="T7" fmla="*/ 14928 h 183"/>
                            <a:gd name="T8" fmla="+- 0 11491 11491"/>
                            <a:gd name="T9" fmla="*/ T8 w 216"/>
                            <a:gd name="T10" fmla="+- 0 14882 14746"/>
                            <a:gd name="T11" fmla="*/ 14882 h 183"/>
                            <a:gd name="T12" fmla="+- 0 11635 11491"/>
                            <a:gd name="T13" fmla="*/ T12 w 216"/>
                            <a:gd name="T14" fmla="+- 0 14789 14746"/>
                            <a:gd name="T15" fmla="*/ 14789 h 183"/>
                            <a:gd name="T16" fmla="+- 0 11491 11491"/>
                            <a:gd name="T17" fmla="*/ T16 w 216"/>
                            <a:gd name="T18" fmla="+- 0 14789 14746"/>
                            <a:gd name="T19" fmla="*/ 14789 h 183"/>
                            <a:gd name="T20" fmla="+- 0 11491 11491"/>
                            <a:gd name="T21" fmla="*/ T20 w 216"/>
                            <a:gd name="T22" fmla="+- 0 14746 14746"/>
                            <a:gd name="T23" fmla="*/ 14746 h 183"/>
                            <a:gd name="T24" fmla="+- 0 11707 11491"/>
                            <a:gd name="T25" fmla="*/ T24 w 216"/>
                            <a:gd name="T26" fmla="+- 0 14746 14746"/>
                            <a:gd name="T27" fmla="*/ 14746 h 183"/>
                            <a:gd name="T28" fmla="+- 0 11707 11491"/>
                            <a:gd name="T29" fmla="*/ T28 w 216"/>
                            <a:gd name="T30" fmla="+- 0 14791 14746"/>
                            <a:gd name="T31" fmla="*/ 14791 h 183"/>
                            <a:gd name="T32" fmla="+- 0 11566 11491"/>
                            <a:gd name="T33" fmla="*/ T32 w 216"/>
                            <a:gd name="T34" fmla="+- 0 14885 14746"/>
                            <a:gd name="T35" fmla="*/ 14885 h 183"/>
                            <a:gd name="T36" fmla="+- 0 11707 11491"/>
                            <a:gd name="T37" fmla="*/ T36 w 216"/>
                            <a:gd name="T38" fmla="+- 0 14885 14746"/>
                            <a:gd name="T39" fmla="*/ 14885 h 183"/>
                            <a:gd name="T40" fmla="+- 0 11707 11491"/>
                            <a:gd name="T41" fmla="*/ T40 w 216"/>
                            <a:gd name="T42" fmla="+- 0 14928 14746"/>
                            <a:gd name="T43" fmla="*/ 14928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7814E6D" id="Group 72"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">
              <o:lock v:ext="edit" aspectratio="t"/>
              <v:shape id="Freeform 2564"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2336" behindDoc="1" locked="0" layoutInCell="1" allowOverlap="1" wp14:anchorId="7E25E6D1" wp14:editId="237E45EE">
              <wp:simplePos x="0" y="0"/>
              <wp:positionH relativeFrom="page">
                <wp:posOffset>7296150</wp:posOffset>
              </wp:positionH>
              <wp:positionV relativeFrom="page">
                <wp:posOffset>9225280</wp:posOffset>
              </wp:positionV>
              <wp:extent cx="139065" cy="117475"/>
              <wp:effectExtent l="0" t="0" r="13335" b="15875"/>
              <wp:wrapNone/>
              <wp:docPr id="67" name="Group 6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68"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Line 2560"/>
                      <wps:cNvCnPr>
                        <a:cxnSpLocks noChangeAspect="1" noChangeArrowheads="1"/>
                      </wps:cNvCnPr>
                      <wps:spPr bwMode="auto">
                        <a:xfrm>
                          <a:off x="11491" y="14620"/>
                          <a:ext cx="216" cy="0"/>
                        </a:xfrm>
                        <a:prstGeom prst="line">
                          <a:avLst/>
                        </a:prstGeom>
                        <a:noFill/>
                        <a:ln w="3048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7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 name="Freeform 2558"/>
                      <wps:cNvSpPr>
                        <a:spLocks noChangeAspect="1" noChangeArrowheads="1"/>
                      </wps:cNvSpPr>
                      <wps:spPr bwMode="auto">
                        <a:xfrm>
                          <a:off x="11491" y="14529"/>
                          <a:ext cx="216" cy="183"/>
                        </a:xfrm>
                        <a:custGeom>
                          <a:avLst/>
                          <a:gdLst>
                            <a:gd name="T0" fmla="+- 0 11707 11491"/>
                            <a:gd name="T1" fmla="*/ T0 w 216"/>
                            <a:gd name="T2" fmla="+- 0 14645 14530"/>
                            <a:gd name="T3" fmla="*/ 14645 h 183"/>
                            <a:gd name="T4" fmla="+- 0 11527 11491"/>
                            <a:gd name="T5" fmla="*/ T4 w 216"/>
                            <a:gd name="T6" fmla="+- 0 14645 14530"/>
                            <a:gd name="T7" fmla="*/ 14645 h 183"/>
                            <a:gd name="T8" fmla="+- 0 11527 11491"/>
                            <a:gd name="T9" fmla="*/ T8 w 216"/>
                            <a:gd name="T10" fmla="+- 0 14712 14530"/>
                            <a:gd name="T11" fmla="*/ 14712 h 183"/>
                            <a:gd name="T12" fmla="+- 0 11491 11491"/>
                            <a:gd name="T13" fmla="*/ T12 w 216"/>
                            <a:gd name="T14" fmla="+- 0 14712 14530"/>
                            <a:gd name="T15" fmla="*/ 14712 h 183"/>
                            <a:gd name="T16" fmla="+- 0 11491 11491"/>
                            <a:gd name="T17" fmla="*/ T16 w 216"/>
                            <a:gd name="T18" fmla="+- 0 14530 14530"/>
                            <a:gd name="T19" fmla="*/ 14530 h 183"/>
                            <a:gd name="T20" fmla="+- 0 11527 11491"/>
                            <a:gd name="T21" fmla="*/ T20 w 216"/>
                            <a:gd name="T22" fmla="+- 0 14530 14530"/>
                            <a:gd name="T23" fmla="*/ 14530 h 183"/>
                            <a:gd name="T24" fmla="+- 0 11527 11491"/>
                            <a:gd name="T25" fmla="*/ T24 w 216"/>
                            <a:gd name="T26" fmla="+- 0 14597 14530"/>
                            <a:gd name="T27" fmla="*/ 14597 h 183"/>
                            <a:gd name="T28" fmla="+- 0 11707 11491"/>
                            <a:gd name="T29" fmla="*/ T28 w 216"/>
                            <a:gd name="T30" fmla="+- 0 14597 14530"/>
                            <a:gd name="T31" fmla="*/ 14597 h 183"/>
                            <a:gd name="T32" fmla="+- 0 11707 11491"/>
                            <a:gd name="T33" fmla="*/ T32 w 216"/>
                            <a:gd name="T34" fmla="+- 0 14645 14530"/>
                            <a:gd name="T35" fmla="*/ 14645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820E4BA" id="Group 67"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">
              <o:lock v:ext="edit" aspectratio="t"/>
              <v:rect id="Rectangle 2561"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" fillcolor="#f48534" stroked="f">
                <v:fill opacity="26214f"/>
                <o:lock v:ext="edit" aspectratio="t"/>
              </v:rect>
              <v:line id="Line 2560"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" strokecolor="#f48534" strokeweight="2.4pt">
                <v:path arrowok="f"/>
                <o:lock v:ext="edit" aspectratio="t" shapetype="f"/>
              </v:line>
              <v:rect id="Rectangle 2559"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" fillcolor="#f48534" stroked="f">
                <v:fill opacity="26214f"/>
                <o:lock v:ext="edit" aspectratio="t"/>
              </v:rect>
              <v:shape id="Freeform 2558"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3360" behindDoc="1" locked="0" layoutInCell="1" allowOverlap="1" wp14:anchorId="64FF6100" wp14:editId="2106FD49">
              <wp:simplePos x="0" y="0"/>
              <wp:positionH relativeFrom="page">
                <wp:posOffset>7296150</wp:posOffset>
              </wp:positionH>
              <wp:positionV relativeFrom="page">
                <wp:posOffset>8926830</wp:posOffset>
              </wp:positionV>
              <wp:extent cx="139065" cy="280670"/>
              <wp:effectExtent l="9525" t="11430" r="3810" b="3175"/>
              <wp:wrapNone/>
              <wp:docPr id="12"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13"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F710BD1" id="Group 12"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">
              <o:lock v:ext="edit" aspectratio="t"/>
              <v:shape id="AutoShape 2556"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4384" behindDoc="1" locked="0" layoutInCell="1" allowOverlap="1" wp14:anchorId="6C3C6309" wp14:editId="06C7764F">
              <wp:simplePos x="0" y="0"/>
              <wp:positionH relativeFrom="page">
                <wp:posOffset>7297420</wp:posOffset>
              </wp:positionH>
              <wp:positionV relativeFrom="page">
                <wp:posOffset>8806180</wp:posOffset>
              </wp:positionV>
              <wp:extent cx="137160" cy="105410"/>
              <wp:effectExtent l="0" t="0" r="15240" b="27940"/>
              <wp:wrapNone/>
              <wp:docPr id="56" name="Group 5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57" name="Line 2553"/>
                      <wps:cNvCnPr>
                        <a:cxnSpLocks noChangeAspect="1" noChangeArrowheads="1"/>
                      </wps:cNvCnPr>
                      <wps:spPr bwMode="auto">
                        <a:xfrm>
                          <a:off x="11494" y="14010"/>
                          <a:ext cx="213" cy="0"/>
                        </a:xfrm>
                        <a:prstGeom prst="line">
                          <a:avLst/>
                        </a:prstGeom>
                        <a:noFill/>
                        <a:ln w="2794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58"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Freeform 2551"/>
                      <wps:cNvSpPr>
                        <a:spLocks noChangeAspect="1" noChangeArrowheads="1"/>
                      </wps:cNvSpPr>
                      <wps:spPr bwMode="auto">
                        <a:xfrm>
                          <a:off x="11493" y="13869"/>
                          <a:ext cx="214" cy="164"/>
                        </a:xfrm>
                        <a:custGeom>
                          <a:avLst/>
                          <a:gdLst>
                            <a:gd name="T0" fmla="+- 0 11707 11494"/>
                            <a:gd name="T1" fmla="*/ T0 w 214"/>
                            <a:gd name="T2" fmla="+- 0 14033 13870"/>
                            <a:gd name="T3" fmla="*/ 14033 h 164"/>
                            <a:gd name="T4" fmla="+- 0 11494 11494"/>
                            <a:gd name="T5" fmla="*/ T4 w 214"/>
                            <a:gd name="T6" fmla="+- 0 14033 13870"/>
                            <a:gd name="T7" fmla="*/ 14033 h 164"/>
                            <a:gd name="T8" fmla="+- 0 11494 11494"/>
                            <a:gd name="T9" fmla="*/ T8 w 214"/>
                            <a:gd name="T10" fmla="+- 0 13987 13870"/>
                            <a:gd name="T11" fmla="*/ 13987 h 164"/>
                            <a:gd name="T12" fmla="+- 0 11671 11494"/>
                            <a:gd name="T13" fmla="*/ T12 w 214"/>
                            <a:gd name="T14" fmla="+- 0 13987 13870"/>
                            <a:gd name="T15" fmla="*/ 13987 h 164"/>
                            <a:gd name="T16" fmla="+- 0 11671 11494"/>
                            <a:gd name="T17" fmla="*/ T16 w 214"/>
                            <a:gd name="T18" fmla="+- 0 13870 13870"/>
                            <a:gd name="T19" fmla="*/ 13870 h 164"/>
                            <a:gd name="T20" fmla="+- 0 11707 11494"/>
                            <a:gd name="T21" fmla="*/ T20 w 214"/>
                            <a:gd name="T22" fmla="+- 0 13870 13870"/>
                            <a:gd name="T23" fmla="*/ 13870 h 164"/>
                            <a:gd name="T24" fmla="+- 0 11707 11494"/>
                            <a:gd name="T25" fmla="*/ T24 w 214"/>
                            <a:gd name="T26" fmla="+- 0 14033 13870"/>
                            <a:gd name="T27" fmla="*/ 14033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E47403C" id="Group 56"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">
              <o:lock v:ext="edit" aspectratio="t"/>
              <v:line id="Line 2553"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" strokecolor="#f48534" strokeweight="2.2pt">
                <v:path arrowok="f"/>
                <o:lock v:ext="edit" aspectratio="t" shapetype="f"/>
              </v:line>
              <v:rect id="Rectangle 2552"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" fillcolor="#f48534" stroked="f">
                <v:fill opacity="26214f"/>
                <o:lock v:ext="edit" aspectratio="t"/>
              </v:rect>
              <v:shape id="Freeform 2551"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5408" behindDoc="1" locked="0" layoutInCell="1" allowOverlap="1" wp14:anchorId="3FF30866" wp14:editId="649FEF0C">
              <wp:simplePos x="0" y="0"/>
              <wp:positionH relativeFrom="page">
                <wp:posOffset>7297420</wp:posOffset>
              </wp:positionH>
              <wp:positionV relativeFrom="page">
                <wp:posOffset>8628380</wp:posOffset>
              </wp:positionV>
              <wp:extent cx="137160" cy="105410"/>
              <wp:effectExtent l="0" t="0" r="15240" b="8890"/>
              <wp:wrapNone/>
              <wp:docPr id="46" name="Group 4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53" name="Line 2549"/>
                      <wps:cNvCnPr>
                        <a:cxnSpLocks noChangeAspect="1" noChangeArrowheads="1"/>
                      </wps:cNvCnPr>
                      <wps:spPr bwMode="auto">
                        <a:xfrm>
                          <a:off x="11494" y="13729"/>
                          <a:ext cx="213" cy="0"/>
                        </a:xfrm>
                        <a:prstGeom prst="line">
                          <a:avLst/>
                        </a:prstGeom>
                        <a:noFill/>
                        <a:ln w="2921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54"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Freeform 2547"/>
                      <wps:cNvSpPr>
                        <a:spLocks noChangeAspect="1" noChangeArrowheads="1"/>
                      </wps:cNvSpPr>
                      <wps:spPr bwMode="auto">
                        <a:xfrm>
                          <a:off x="11493" y="13588"/>
                          <a:ext cx="214" cy="164"/>
                        </a:xfrm>
                        <a:custGeom>
                          <a:avLst/>
                          <a:gdLst>
                            <a:gd name="T0" fmla="+- 0 11707 11494"/>
                            <a:gd name="T1" fmla="*/ T0 w 214"/>
                            <a:gd name="T2" fmla="+- 0 13752 13589"/>
                            <a:gd name="T3" fmla="*/ 13752 h 164"/>
                            <a:gd name="T4" fmla="+- 0 11494 11494"/>
                            <a:gd name="T5" fmla="*/ T4 w 214"/>
                            <a:gd name="T6" fmla="+- 0 13752 13589"/>
                            <a:gd name="T7" fmla="*/ 13752 h 164"/>
                            <a:gd name="T8" fmla="+- 0 11494 11494"/>
                            <a:gd name="T9" fmla="*/ T8 w 214"/>
                            <a:gd name="T10" fmla="+- 0 13706 13589"/>
                            <a:gd name="T11" fmla="*/ 13706 h 164"/>
                            <a:gd name="T12" fmla="+- 0 11671 11494"/>
                            <a:gd name="T13" fmla="*/ T12 w 214"/>
                            <a:gd name="T14" fmla="+- 0 13706 13589"/>
                            <a:gd name="T15" fmla="*/ 13706 h 164"/>
                            <a:gd name="T16" fmla="+- 0 11671 11494"/>
                            <a:gd name="T17" fmla="*/ T16 w 214"/>
                            <a:gd name="T18" fmla="+- 0 13589 13589"/>
                            <a:gd name="T19" fmla="*/ 13589 h 164"/>
                            <a:gd name="T20" fmla="+- 0 11707 11494"/>
                            <a:gd name="T21" fmla="*/ T20 w 214"/>
                            <a:gd name="T22" fmla="+- 0 13589 13589"/>
                            <a:gd name="T23" fmla="*/ 13589 h 164"/>
                            <a:gd name="T24" fmla="+- 0 11707 11494"/>
                            <a:gd name="T25" fmla="*/ T24 w 214"/>
                            <a:gd name="T26" fmla="+- 0 13752 13589"/>
                            <a:gd name="T27" fmla="*/ 13752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DF2E1EB" id="Group 46"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">
              <o:lock v:ext="edit" aspectratio="t"/>
              <v:line id="Line 2549"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" strokecolor="#f48534" strokeweight="2.3pt">
                <v:path arrowok="f"/>
                <o:lock v:ext="edit" aspectratio="t" shapetype="f"/>
              </v:line>
              <v:rect id="Rectangle 2548"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" fillcolor="#f48534" stroked="f">
                <v:fill opacity="26214f"/>
                <o:lock v:ext="edit" aspectratio="t"/>
              </v:rect>
              <v:shape id="Freeform 2547"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6432" behindDoc="1" locked="0" layoutInCell="1" allowOverlap="1" wp14:anchorId="42DD712A" wp14:editId="41D0B1BB">
              <wp:simplePos x="0" y="0"/>
              <wp:positionH relativeFrom="page">
                <wp:posOffset>7296150</wp:posOffset>
              </wp:positionH>
              <wp:positionV relativeFrom="page">
                <wp:posOffset>8579485</wp:posOffset>
              </wp:positionV>
              <wp:extent cx="139065" cy="30480"/>
              <wp:effectExtent l="0" t="0" r="13335" b="26670"/>
              <wp:wrapNone/>
              <wp:docPr id="43" name="Group 4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44" name="Line 2545"/>
                      <wps:cNvCnPr>
                        <a:cxnSpLocks noChangeAspect="1" noChangeArrowheads="1"/>
                      </wps:cNvCnPr>
                      <wps:spPr bwMode="auto">
                        <a:xfrm>
                          <a:off x="11491" y="13535"/>
                          <a:ext cx="216" cy="0"/>
                        </a:xfrm>
                        <a:prstGeom prst="line">
                          <a:avLst/>
                        </a:prstGeom>
                        <a:noFill/>
                        <a:ln w="28956">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45" name="Rectangle 2544"/>
                      <wps:cNvSpPr>
                        <a:spLocks noChangeAspect="1" noChangeArrowheads="1"/>
                      </wps:cNvSpPr>
                      <wps:spPr bwMode="auto">
                        <a:xfrm>
                          <a:off x="11491" y="13512"/>
                          <a:ext cx="216" cy="46"/>
                        </a:xfrm>
                        <a:prstGeom prst="rect">
                          <a:avLst/>
                        </a:prstGeom>
                        <a:noFill/>
                        <a:ln w="1524">
                          <a:solidFill>
                            <a:srgbClr val="F4853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D1D5AB4" id="Group 43"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">
              <o:lock v:ext="edit" aspectratio="t"/>
              <v:line id="Line 2545"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" strokecolor="#f48534" strokeweight="2.28pt">
                <v:path arrowok="f"/>
                <o:lock v:ext="edit" aspectratio="t" shapetype="f"/>
              </v:line>
              <v:rect id="Rectangle 2544"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" filled="f" strokecolor="#f48534" strokeweight=".12pt">
                <o:lock v:ext="edit" aspectratio="t"/>
              </v:rect>
              <w10:wrap anchorx="page" anchory="page"/>
            </v:group>
          </w:pict>
        </mc:Fallback>
      </mc:AlternateContent>
    </w:r>
    <w:r>
      <w:rPr>
        <w:noProof/>
        <w:lang w:val="en-US" w:eastAsia="en-US"/>
      </w:rPr>
      <mc:AlternateContent>
        <mc:Choice Requires="wpg">
          <w:drawing>
            <wp:anchor distT="0" distB="0" distL="114300" distR="114300" simplePos="0" relativeHeight="251667456" behindDoc="1" locked="0" layoutInCell="1" allowOverlap="1" wp14:anchorId="62F792F8" wp14:editId="404CDF4B">
              <wp:simplePos x="0" y="0"/>
              <wp:positionH relativeFrom="page">
                <wp:posOffset>7296150</wp:posOffset>
              </wp:positionH>
              <wp:positionV relativeFrom="page">
                <wp:posOffset>8428355</wp:posOffset>
              </wp:positionV>
              <wp:extent cx="139065" cy="123825"/>
              <wp:effectExtent l="9525" t="8255" r="3810" b="10795"/>
              <wp:wrapNone/>
              <wp:docPr id="9"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1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272FC8C1" id="Group 9"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">
              <o:lock v:ext="edit" aspectratio="t"/>
              <v:shape id="AutoShape 2542"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8480" behindDoc="1" locked="0" layoutInCell="1" allowOverlap="1" wp14:anchorId="557D1304" wp14:editId="5B3745BC">
              <wp:simplePos x="0" y="0"/>
              <wp:positionH relativeFrom="page">
                <wp:posOffset>7296150</wp:posOffset>
              </wp:positionH>
              <wp:positionV relativeFrom="page">
                <wp:posOffset>8123555</wp:posOffset>
              </wp:positionV>
              <wp:extent cx="139065" cy="280670"/>
              <wp:effectExtent l="9525" t="8255" r="3810" b="6350"/>
              <wp:wrapNone/>
              <wp:docPr id="6"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6E4DD25" id="Group 6"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">
              <o:lock v:ext="edit" aspectratio="t"/>
              <v:shape id="AutoShape 2539"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9504" behindDoc="1" locked="0" layoutInCell="1" allowOverlap="1" wp14:anchorId="136148BD" wp14:editId="45B94515">
              <wp:simplePos x="0" y="0"/>
              <wp:positionH relativeFrom="page">
                <wp:posOffset>7296150</wp:posOffset>
              </wp:positionH>
              <wp:positionV relativeFrom="page">
                <wp:posOffset>7846060</wp:posOffset>
              </wp:positionV>
              <wp:extent cx="139065" cy="262255"/>
              <wp:effectExtent l="9525" t="16510" r="3810" b="6985"/>
              <wp:wrapNone/>
              <wp:docPr id="3"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56E7525" id="Group 3"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">
              <o:lock v:ext="edit" aspectratio="t"/>
              <v:shape id="AutoShape 2536"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sidR="009A3C6C">
      <w:rPr>
        <w:noProof/>
        <w:lang w:val="en-US" w:eastAsia="en-US"/>
      </w:rPr>
      <w:drawing>
        <wp:anchor distT="0" distB="0" distL="0" distR="0" simplePos="0" relativeHeight="251670528" behindDoc="1" locked="0" layoutInCell="1" allowOverlap="1" wp14:anchorId="50D42CFB" wp14:editId="76CE84ED">
          <wp:simplePos x="0" y="0"/>
          <wp:positionH relativeFrom="page">
            <wp:posOffset>7293864</wp:posOffset>
          </wp:positionH>
          <wp:positionV relativeFrom="page">
            <wp:posOffset>7635239</wp:posOffset>
          </wp:positionV>
          <wp:extent cx="143256" cy="146303"/>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eastAsia="en-US"/>
      </w:rPr>
      <mc:AlternateContent>
        <mc:Choice Requires="wps">
          <w:drawing>
            <wp:anchor distT="0" distB="0" distL="114300" distR="114300" simplePos="0" relativeHeight="251671552" behindDoc="1" locked="0" layoutInCell="1" allowOverlap="1" wp14:anchorId="1A2EB882" wp14:editId="4707D747">
              <wp:simplePos x="0" y="0"/>
              <wp:positionH relativeFrom="page">
                <wp:posOffset>6342380</wp:posOffset>
              </wp:positionH>
              <wp:positionV relativeFrom="page">
                <wp:posOffset>9940290</wp:posOffset>
              </wp:positionV>
              <wp:extent cx="153670" cy="165735"/>
              <wp:effectExtent l="0" t="0" r="17780" b="5715"/>
              <wp:wrapNone/>
              <wp:docPr id="21" name="Text Box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5EB20" w14:textId="77777777" w:rsidR="009A3C6C" w:rsidRDefault="009A3C6C">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" filled="f" stroked="f">
              <o:lock v:ext="edit" aspectratio="t" verticies="t" text="t" shapetype="t"/>
              <v:textbox inset="0,0,0,0">
                <w:txbxContent>
                  <w:p w14:paraId="1C45EB20" w14:textId="77777777" w:rsidR="009A3C6C" w:rsidRDefault="009A3C6C">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221F3" w14:textId="58AD79A5" w:rsidR="009A3C6C" w:rsidRPr="00CA1223" w:rsidRDefault="009A3C6C" w:rsidP="00BC6D10">
    <w:pPr>
      <w:pStyle w:val="Footer"/>
      <w:framePr w:wrap="none" w:vAnchor="text" w:hAnchor="page" w:x="5783" w:y="-592"/>
      <w:rPr>
        <w:rStyle w:val="PageNumber"/>
        <w:sz w:val="20"/>
        <w:szCs w:val="20"/>
      </w:rPr>
    </w:pPr>
  </w:p>
  <w:p w14:paraId="374D598C" w14:textId="77777777" w:rsidR="009A3C6C" w:rsidRDefault="009A3C6C" w:rsidP="005C0EBE">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9B4A4" w14:textId="77777777" w:rsidR="00991C08" w:rsidRDefault="00991C08">
      <w:r>
        <w:separator/>
      </w:r>
    </w:p>
  </w:footnote>
  <w:footnote w:type="continuationSeparator" w:id="0">
    <w:p w14:paraId="579B42B7" w14:textId="77777777" w:rsidR="00991C08" w:rsidRDefault="00991C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E46101"/>
    <w:multiLevelType w:val="hybridMultilevel"/>
    <w:tmpl w:val="6F9E7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573D82"/>
    <w:multiLevelType w:val="hybridMultilevel"/>
    <w:tmpl w:val="DD64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026"/>
    <w:rsid w:val="00006011"/>
    <w:rsid w:val="00020AC2"/>
    <w:rsid w:val="000218BB"/>
    <w:rsid w:val="00025F45"/>
    <w:rsid w:val="000313B3"/>
    <w:rsid w:val="00044DD5"/>
    <w:rsid w:val="00060EC8"/>
    <w:rsid w:val="00064785"/>
    <w:rsid w:val="00065638"/>
    <w:rsid w:val="000867E2"/>
    <w:rsid w:val="00093008"/>
    <w:rsid w:val="000971D8"/>
    <w:rsid w:val="000B2DAC"/>
    <w:rsid w:val="000B55EF"/>
    <w:rsid w:val="000B6219"/>
    <w:rsid w:val="000B70E7"/>
    <w:rsid w:val="000C07E7"/>
    <w:rsid w:val="000C160C"/>
    <w:rsid w:val="000D5BD9"/>
    <w:rsid w:val="000D64EF"/>
    <w:rsid w:val="000D651C"/>
    <w:rsid w:val="000E4CDD"/>
    <w:rsid w:val="000F2C4D"/>
    <w:rsid w:val="000F33DB"/>
    <w:rsid w:val="00101C41"/>
    <w:rsid w:val="0012247E"/>
    <w:rsid w:val="0012763E"/>
    <w:rsid w:val="00140C26"/>
    <w:rsid w:val="00140E51"/>
    <w:rsid w:val="0015046D"/>
    <w:rsid w:val="0015766A"/>
    <w:rsid w:val="001629D2"/>
    <w:rsid w:val="00171B55"/>
    <w:rsid w:val="0017789C"/>
    <w:rsid w:val="00177FF8"/>
    <w:rsid w:val="00184F39"/>
    <w:rsid w:val="00187C41"/>
    <w:rsid w:val="001A0226"/>
    <w:rsid w:val="001A2679"/>
    <w:rsid w:val="001D1A61"/>
    <w:rsid w:val="001E684A"/>
    <w:rsid w:val="001E74F9"/>
    <w:rsid w:val="0020473A"/>
    <w:rsid w:val="00204F5C"/>
    <w:rsid w:val="00205788"/>
    <w:rsid w:val="002065C2"/>
    <w:rsid w:val="002178D2"/>
    <w:rsid w:val="002236BC"/>
    <w:rsid w:val="002274E3"/>
    <w:rsid w:val="00230F9F"/>
    <w:rsid w:val="0024411E"/>
    <w:rsid w:val="00247EC9"/>
    <w:rsid w:val="002538D4"/>
    <w:rsid w:val="00264A73"/>
    <w:rsid w:val="0026792E"/>
    <w:rsid w:val="002706CD"/>
    <w:rsid w:val="00272832"/>
    <w:rsid w:val="00285171"/>
    <w:rsid w:val="00285AF8"/>
    <w:rsid w:val="002909A4"/>
    <w:rsid w:val="00297E2D"/>
    <w:rsid w:val="002B5C41"/>
    <w:rsid w:val="002B6840"/>
    <w:rsid w:val="002D00C9"/>
    <w:rsid w:val="002D0F68"/>
    <w:rsid w:val="002D506F"/>
    <w:rsid w:val="00301A52"/>
    <w:rsid w:val="00304462"/>
    <w:rsid w:val="003050B3"/>
    <w:rsid w:val="00307488"/>
    <w:rsid w:val="00310409"/>
    <w:rsid w:val="00314DCD"/>
    <w:rsid w:val="003202DC"/>
    <w:rsid w:val="00322691"/>
    <w:rsid w:val="00323C90"/>
    <w:rsid w:val="00325E5F"/>
    <w:rsid w:val="003330BD"/>
    <w:rsid w:val="0033587B"/>
    <w:rsid w:val="0033743C"/>
    <w:rsid w:val="00340A2F"/>
    <w:rsid w:val="00344F79"/>
    <w:rsid w:val="003466FC"/>
    <w:rsid w:val="00346A47"/>
    <w:rsid w:val="003610AB"/>
    <w:rsid w:val="0036419F"/>
    <w:rsid w:val="00364431"/>
    <w:rsid w:val="00373A62"/>
    <w:rsid w:val="003766A8"/>
    <w:rsid w:val="003806D3"/>
    <w:rsid w:val="00382C68"/>
    <w:rsid w:val="00390955"/>
    <w:rsid w:val="00392333"/>
    <w:rsid w:val="00392CE9"/>
    <w:rsid w:val="0039625B"/>
    <w:rsid w:val="003A0150"/>
    <w:rsid w:val="003A1BE1"/>
    <w:rsid w:val="003A3F40"/>
    <w:rsid w:val="003A6CF7"/>
    <w:rsid w:val="003A6E6F"/>
    <w:rsid w:val="003B08EF"/>
    <w:rsid w:val="003B25FF"/>
    <w:rsid w:val="003B35C7"/>
    <w:rsid w:val="003B59B0"/>
    <w:rsid w:val="003B60B7"/>
    <w:rsid w:val="003C450B"/>
    <w:rsid w:val="003D1DB0"/>
    <w:rsid w:val="003D5AA0"/>
    <w:rsid w:val="003D7C7D"/>
    <w:rsid w:val="003E2191"/>
    <w:rsid w:val="003E6A01"/>
    <w:rsid w:val="003E6B76"/>
    <w:rsid w:val="003F15E9"/>
    <w:rsid w:val="003F2A63"/>
    <w:rsid w:val="003F730E"/>
    <w:rsid w:val="003F7C9B"/>
    <w:rsid w:val="003F7E4D"/>
    <w:rsid w:val="00401324"/>
    <w:rsid w:val="00404457"/>
    <w:rsid w:val="00406D04"/>
    <w:rsid w:val="00413A05"/>
    <w:rsid w:val="00415DA1"/>
    <w:rsid w:val="004173D7"/>
    <w:rsid w:val="00422B7E"/>
    <w:rsid w:val="004257F2"/>
    <w:rsid w:val="00444063"/>
    <w:rsid w:val="00460480"/>
    <w:rsid w:val="00465EE9"/>
    <w:rsid w:val="004679E7"/>
    <w:rsid w:val="004762C1"/>
    <w:rsid w:val="004813FE"/>
    <w:rsid w:val="004845F1"/>
    <w:rsid w:val="00484951"/>
    <w:rsid w:val="00484D87"/>
    <w:rsid w:val="004922A5"/>
    <w:rsid w:val="004A1EDB"/>
    <w:rsid w:val="004B669D"/>
    <w:rsid w:val="004C21BD"/>
    <w:rsid w:val="004C4144"/>
    <w:rsid w:val="004D01AC"/>
    <w:rsid w:val="004D0932"/>
    <w:rsid w:val="004D1AD1"/>
    <w:rsid w:val="004D7BC1"/>
    <w:rsid w:val="004E3243"/>
    <w:rsid w:val="004E4269"/>
    <w:rsid w:val="005037F5"/>
    <w:rsid w:val="00506461"/>
    <w:rsid w:val="0052298A"/>
    <w:rsid w:val="0052477B"/>
    <w:rsid w:val="005254D5"/>
    <w:rsid w:val="00530478"/>
    <w:rsid w:val="00534133"/>
    <w:rsid w:val="005476C4"/>
    <w:rsid w:val="005563E5"/>
    <w:rsid w:val="00561277"/>
    <w:rsid w:val="00571095"/>
    <w:rsid w:val="00572B75"/>
    <w:rsid w:val="00580026"/>
    <w:rsid w:val="0058450E"/>
    <w:rsid w:val="00585862"/>
    <w:rsid w:val="005901CE"/>
    <w:rsid w:val="005A10D2"/>
    <w:rsid w:val="005A5550"/>
    <w:rsid w:val="005C0EBE"/>
    <w:rsid w:val="005C6AAD"/>
    <w:rsid w:val="005E3535"/>
    <w:rsid w:val="005F058D"/>
    <w:rsid w:val="005F52C5"/>
    <w:rsid w:val="00610149"/>
    <w:rsid w:val="0061248D"/>
    <w:rsid w:val="00627336"/>
    <w:rsid w:val="006273A2"/>
    <w:rsid w:val="006325CD"/>
    <w:rsid w:val="00645613"/>
    <w:rsid w:val="00657951"/>
    <w:rsid w:val="00681276"/>
    <w:rsid w:val="00682436"/>
    <w:rsid w:val="006834D9"/>
    <w:rsid w:val="00684797"/>
    <w:rsid w:val="00694AB8"/>
    <w:rsid w:val="006B237B"/>
    <w:rsid w:val="006B24AF"/>
    <w:rsid w:val="006B3D14"/>
    <w:rsid w:val="006B4891"/>
    <w:rsid w:val="006B6CD1"/>
    <w:rsid w:val="006C39A6"/>
    <w:rsid w:val="006C6B67"/>
    <w:rsid w:val="006D364D"/>
    <w:rsid w:val="006D4FF9"/>
    <w:rsid w:val="006D5DB3"/>
    <w:rsid w:val="006D72AB"/>
    <w:rsid w:val="006F0F65"/>
    <w:rsid w:val="006F7477"/>
    <w:rsid w:val="006F7A6B"/>
    <w:rsid w:val="0070399B"/>
    <w:rsid w:val="0070799B"/>
    <w:rsid w:val="0071392E"/>
    <w:rsid w:val="0071548D"/>
    <w:rsid w:val="007178CB"/>
    <w:rsid w:val="0073562C"/>
    <w:rsid w:val="00736A9E"/>
    <w:rsid w:val="00742C97"/>
    <w:rsid w:val="00764FBD"/>
    <w:rsid w:val="007744D5"/>
    <w:rsid w:val="00780CDC"/>
    <w:rsid w:val="00781504"/>
    <w:rsid w:val="00796C77"/>
    <w:rsid w:val="007A07D5"/>
    <w:rsid w:val="007A2E90"/>
    <w:rsid w:val="007A40E6"/>
    <w:rsid w:val="007B1332"/>
    <w:rsid w:val="007B4C8E"/>
    <w:rsid w:val="007C4CFE"/>
    <w:rsid w:val="007E2DA5"/>
    <w:rsid w:val="007E6C89"/>
    <w:rsid w:val="007F2124"/>
    <w:rsid w:val="00803BD5"/>
    <w:rsid w:val="008202AB"/>
    <w:rsid w:val="008222D3"/>
    <w:rsid w:val="00822668"/>
    <w:rsid w:val="00835D7B"/>
    <w:rsid w:val="00836139"/>
    <w:rsid w:val="00855747"/>
    <w:rsid w:val="00875652"/>
    <w:rsid w:val="008916CA"/>
    <w:rsid w:val="008A6466"/>
    <w:rsid w:val="008A6D21"/>
    <w:rsid w:val="008B0810"/>
    <w:rsid w:val="008C0DF8"/>
    <w:rsid w:val="008C46C4"/>
    <w:rsid w:val="008C5C56"/>
    <w:rsid w:val="008D2D73"/>
    <w:rsid w:val="008D59CA"/>
    <w:rsid w:val="008E0FE4"/>
    <w:rsid w:val="008E2779"/>
    <w:rsid w:val="008E2E98"/>
    <w:rsid w:val="008E55E9"/>
    <w:rsid w:val="008F0049"/>
    <w:rsid w:val="008F3443"/>
    <w:rsid w:val="00902F10"/>
    <w:rsid w:val="009058CD"/>
    <w:rsid w:val="00905EE8"/>
    <w:rsid w:val="0090615E"/>
    <w:rsid w:val="00911A6D"/>
    <w:rsid w:val="009173AC"/>
    <w:rsid w:val="009361A3"/>
    <w:rsid w:val="00941EF2"/>
    <w:rsid w:val="009450B9"/>
    <w:rsid w:val="0094584E"/>
    <w:rsid w:val="0095025E"/>
    <w:rsid w:val="00953C37"/>
    <w:rsid w:val="00961001"/>
    <w:rsid w:val="00961B3D"/>
    <w:rsid w:val="00966D89"/>
    <w:rsid w:val="009672C8"/>
    <w:rsid w:val="00975E35"/>
    <w:rsid w:val="00991C08"/>
    <w:rsid w:val="00995591"/>
    <w:rsid w:val="00996762"/>
    <w:rsid w:val="009A186F"/>
    <w:rsid w:val="009A28EA"/>
    <w:rsid w:val="009A3C6C"/>
    <w:rsid w:val="009A5BB2"/>
    <w:rsid w:val="009B2F5C"/>
    <w:rsid w:val="009B7C82"/>
    <w:rsid w:val="009C4634"/>
    <w:rsid w:val="009C5000"/>
    <w:rsid w:val="009D0AA1"/>
    <w:rsid w:val="009D38E7"/>
    <w:rsid w:val="009E3D26"/>
    <w:rsid w:val="009F6355"/>
    <w:rsid w:val="00A03CAD"/>
    <w:rsid w:val="00A3289E"/>
    <w:rsid w:val="00A3458E"/>
    <w:rsid w:val="00A34E82"/>
    <w:rsid w:val="00A358D0"/>
    <w:rsid w:val="00A4285E"/>
    <w:rsid w:val="00A42928"/>
    <w:rsid w:val="00A50F07"/>
    <w:rsid w:val="00A60924"/>
    <w:rsid w:val="00A614C1"/>
    <w:rsid w:val="00A65C9C"/>
    <w:rsid w:val="00A90626"/>
    <w:rsid w:val="00A90F86"/>
    <w:rsid w:val="00A9371D"/>
    <w:rsid w:val="00AA232E"/>
    <w:rsid w:val="00AA490E"/>
    <w:rsid w:val="00AB1A99"/>
    <w:rsid w:val="00AB4BD2"/>
    <w:rsid w:val="00AC4C64"/>
    <w:rsid w:val="00AC4D4F"/>
    <w:rsid w:val="00AC586A"/>
    <w:rsid w:val="00AC5D3F"/>
    <w:rsid w:val="00AD0E49"/>
    <w:rsid w:val="00AD4307"/>
    <w:rsid w:val="00AD4650"/>
    <w:rsid w:val="00AE264A"/>
    <w:rsid w:val="00AE39D0"/>
    <w:rsid w:val="00AE5415"/>
    <w:rsid w:val="00AE636A"/>
    <w:rsid w:val="00AE74D2"/>
    <w:rsid w:val="00AF7C93"/>
    <w:rsid w:val="00B00C1F"/>
    <w:rsid w:val="00B135CD"/>
    <w:rsid w:val="00B14EDA"/>
    <w:rsid w:val="00B15983"/>
    <w:rsid w:val="00B238A1"/>
    <w:rsid w:val="00B2612F"/>
    <w:rsid w:val="00B34A13"/>
    <w:rsid w:val="00B34DF8"/>
    <w:rsid w:val="00B43763"/>
    <w:rsid w:val="00B51908"/>
    <w:rsid w:val="00B65C91"/>
    <w:rsid w:val="00B812F4"/>
    <w:rsid w:val="00B900AE"/>
    <w:rsid w:val="00B91185"/>
    <w:rsid w:val="00B93ED8"/>
    <w:rsid w:val="00BA4B4A"/>
    <w:rsid w:val="00BB3633"/>
    <w:rsid w:val="00BB58FF"/>
    <w:rsid w:val="00BC5238"/>
    <w:rsid w:val="00BC6D10"/>
    <w:rsid w:val="00BD13D0"/>
    <w:rsid w:val="00BD6334"/>
    <w:rsid w:val="00BE5FD6"/>
    <w:rsid w:val="00BE695D"/>
    <w:rsid w:val="00BF7632"/>
    <w:rsid w:val="00C140F2"/>
    <w:rsid w:val="00C14288"/>
    <w:rsid w:val="00C222FB"/>
    <w:rsid w:val="00C26F18"/>
    <w:rsid w:val="00C414BE"/>
    <w:rsid w:val="00C7190B"/>
    <w:rsid w:val="00C7227F"/>
    <w:rsid w:val="00C761C7"/>
    <w:rsid w:val="00C97D9C"/>
    <w:rsid w:val="00CA1223"/>
    <w:rsid w:val="00CB45FF"/>
    <w:rsid w:val="00CB6C85"/>
    <w:rsid w:val="00CC0D61"/>
    <w:rsid w:val="00CC1458"/>
    <w:rsid w:val="00CE6A07"/>
    <w:rsid w:val="00CE7FC9"/>
    <w:rsid w:val="00CF12EE"/>
    <w:rsid w:val="00CF3578"/>
    <w:rsid w:val="00D04C7B"/>
    <w:rsid w:val="00D10050"/>
    <w:rsid w:val="00D1227D"/>
    <w:rsid w:val="00D15074"/>
    <w:rsid w:val="00D20217"/>
    <w:rsid w:val="00D20BF3"/>
    <w:rsid w:val="00D22586"/>
    <w:rsid w:val="00D312F3"/>
    <w:rsid w:val="00D373C4"/>
    <w:rsid w:val="00D6121C"/>
    <w:rsid w:val="00D62542"/>
    <w:rsid w:val="00D730CD"/>
    <w:rsid w:val="00D753EB"/>
    <w:rsid w:val="00D812F1"/>
    <w:rsid w:val="00D83FB0"/>
    <w:rsid w:val="00D87730"/>
    <w:rsid w:val="00D9021E"/>
    <w:rsid w:val="00D91101"/>
    <w:rsid w:val="00D91D7D"/>
    <w:rsid w:val="00DA247A"/>
    <w:rsid w:val="00DA29A8"/>
    <w:rsid w:val="00DA48B9"/>
    <w:rsid w:val="00DB6D81"/>
    <w:rsid w:val="00DC0795"/>
    <w:rsid w:val="00DC42E6"/>
    <w:rsid w:val="00DC4E5E"/>
    <w:rsid w:val="00DC5E18"/>
    <w:rsid w:val="00DD2590"/>
    <w:rsid w:val="00DD47E9"/>
    <w:rsid w:val="00DE5CB4"/>
    <w:rsid w:val="00DF5946"/>
    <w:rsid w:val="00DF670F"/>
    <w:rsid w:val="00E10C4D"/>
    <w:rsid w:val="00E1714B"/>
    <w:rsid w:val="00E1732F"/>
    <w:rsid w:val="00E20A78"/>
    <w:rsid w:val="00E20C89"/>
    <w:rsid w:val="00E2696D"/>
    <w:rsid w:val="00E47A31"/>
    <w:rsid w:val="00E67D46"/>
    <w:rsid w:val="00E77912"/>
    <w:rsid w:val="00E80CB1"/>
    <w:rsid w:val="00E812C1"/>
    <w:rsid w:val="00E8282A"/>
    <w:rsid w:val="00E94AD8"/>
    <w:rsid w:val="00EA0AFA"/>
    <w:rsid w:val="00EB03C6"/>
    <w:rsid w:val="00EC1EB6"/>
    <w:rsid w:val="00EC43A3"/>
    <w:rsid w:val="00EC4F5A"/>
    <w:rsid w:val="00EC65FF"/>
    <w:rsid w:val="00ED3C2A"/>
    <w:rsid w:val="00EE16A1"/>
    <w:rsid w:val="00EE3324"/>
    <w:rsid w:val="00EE421A"/>
    <w:rsid w:val="00EF0CB6"/>
    <w:rsid w:val="00EF4CE5"/>
    <w:rsid w:val="00F00E41"/>
    <w:rsid w:val="00F10DFD"/>
    <w:rsid w:val="00F124D9"/>
    <w:rsid w:val="00F130E5"/>
    <w:rsid w:val="00F13F30"/>
    <w:rsid w:val="00F22A3D"/>
    <w:rsid w:val="00F419E9"/>
    <w:rsid w:val="00F44790"/>
    <w:rsid w:val="00F64AF3"/>
    <w:rsid w:val="00F75234"/>
    <w:rsid w:val="00F8088B"/>
    <w:rsid w:val="00F853AC"/>
    <w:rsid w:val="00F90EAE"/>
    <w:rsid w:val="00F94828"/>
    <w:rsid w:val="00FB3D6D"/>
    <w:rsid w:val="00FB666A"/>
    <w:rsid w:val="00FB74CB"/>
    <w:rsid w:val="00FC6E9C"/>
    <w:rsid w:val="00FD5D52"/>
    <w:rsid w:val="00FE7BEC"/>
    <w:rsid w:val="00FF56F0"/>
    <w:rsid w:val="00FF64CE"/>
    <w:rsid w:val="00FF7033"/>
    <w:rsid w:val="00FF70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A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basedOn w:val="Normal"/>
    <w:link w:val="ListParagraphChar"/>
    <w:uiPriority w:val="34"/>
    <w:qFormat/>
    <w:rsid w:val="00580026"/>
    <w:pPr>
      <w:ind w:left="720"/>
      <w:contextualSpacing/>
    </w:pPr>
  </w:style>
  <w:style w:type="character" w:customStyle="1" w:styleId="ListParagraphChar">
    <w:name w:val="List Paragraph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HTMLPreformatted">
    <w:name w:val="HTML Preformatted"/>
    <w:basedOn w:val="Normal"/>
    <w:link w:val="HTMLPreformattedChar"/>
    <w:uiPriority w:val="99"/>
    <w:semiHidden/>
    <w:unhideWhenUsed/>
    <w:rsid w:val="002B5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B5C41"/>
    <w:rPr>
      <w:rFonts w:ascii="Courier New" w:eastAsia="Times New Roman" w:hAnsi="Courier New" w:cs="Courier New"/>
      <w:sz w:val="20"/>
      <w:szCs w:val="20"/>
      <w:lang w:val="en-US"/>
    </w:rPr>
  </w:style>
  <w:style w:type="character" w:customStyle="1" w:styleId="y2iqfc">
    <w:name w:val="y2iqfc"/>
    <w:basedOn w:val="DefaultParagraphFont"/>
    <w:rsid w:val="002B5C41"/>
  </w:style>
  <w:style w:type="character" w:customStyle="1" w:styleId="apple-converted-space">
    <w:name w:val="apple-converted-space"/>
    <w:basedOn w:val="DefaultParagraphFont"/>
    <w:qFormat/>
    <w:rsid w:val="00301A52"/>
  </w:style>
  <w:style w:type="paragraph" w:styleId="BalloonText">
    <w:name w:val="Balloon Text"/>
    <w:basedOn w:val="Normal"/>
    <w:link w:val="BalloonTextChar"/>
    <w:uiPriority w:val="99"/>
    <w:semiHidden/>
    <w:unhideWhenUsed/>
    <w:rsid w:val="0012763E"/>
    <w:rPr>
      <w:rFonts w:ascii="Tahoma" w:hAnsi="Tahoma" w:cs="Tahoma"/>
      <w:sz w:val="16"/>
      <w:szCs w:val="16"/>
    </w:rPr>
  </w:style>
  <w:style w:type="character" w:customStyle="1" w:styleId="BalloonTextChar">
    <w:name w:val="Balloon Text Char"/>
    <w:basedOn w:val="DefaultParagraphFont"/>
    <w:link w:val="BalloonText"/>
    <w:uiPriority w:val="99"/>
    <w:semiHidden/>
    <w:rsid w:val="0012763E"/>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basedOn w:val="Normal"/>
    <w:link w:val="ListParagraphChar"/>
    <w:uiPriority w:val="34"/>
    <w:qFormat/>
    <w:rsid w:val="00580026"/>
    <w:pPr>
      <w:ind w:left="720"/>
      <w:contextualSpacing/>
    </w:pPr>
  </w:style>
  <w:style w:type="character" w:customStyle="1" w:styleId="ListParagraphChar">
    <w:name w:val="List Paragraph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HTMLPreformatted">
    <w:name w:val="HTML Preformatted"/>
    <w:basedOn w:val="Normal"/>
    <w:link w:val="HTMLPreformattedChar"/>
    <w:uiPriority w:val="99"/>
    <w:semiHidden/>
    <w:unhideWhenUsed/>
    <w:rsid w:val="002B5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B5C41"/>
    <w:rPr>
      <w:rFonts w:ascii="Courier New" w:eastAsia="Times New Roman" w:hAnsi="Courier New" w:cs="Courier New"/>
      <w:sz w:val="20"/>
      <w:szCs w:val="20"/>
      <w:lang w:val="en-US"/>
    </w:rPr>
  </w:style>
  <w:style w:type="character" w:customStyle="1" w:styleId="y2iqfc">
    <w:name w:val="y2iqfc"/>
    <w:basedOn w:val="DefaultParagraphFont"/>
    <w:rsid w:val="002B5C41"/>
  </w:style>
  <w:style w:type="character" w:customStyle="1" w:styleId="apple-converted-space">
    <w:name w:val="apple-converted-space"/>
    <w:basedOn w:val="DefaultParagraphFont"/>
    <w:qFormat/>
    <w:rsid w:val="00301A52"/>
  </w:style>
  <w:style w:type="paragraph" w:styleId="BalloonText">
    <w:name w:val="Balloon Text"/>
    <w:basedOn w:val="Normal"/>
    <w:link w:val="BalloonTextChar"/>
    <w:uiPriority w:val="99"/>
    <w:semiHidden/>
    <w:unhideWhenUsed/>
    <w:rsid w:val="0012763E"/>
    <w:rPr>
      <w:rFonts w:ascii="Tahoma" w:hAnsi="Tahoma" w:cs="Tahoma"/>
      <w:sz w:val="16"/>
      <w:szCs w:val="16"/>
    </w:rPr>
  </w:style>
  <w:style w:type="character" w:customStyle="1" w:styleId="BalloonTextChar">
    <w:name w:val="Balloon Text Char"/>
    <w:basedOn w:val="DefaultParagraphFont"/>
    <w:link w:val="BalloonText"/>
    <w:uiPriority w:val="99"/>
    <w:semiHidden/>
    <w:rsid w:val="0012763E"/>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7110">
      <w:bodyDiv w:val="1"/>
      <w:marLeft w:val="0"/>
      <w:marRight w:val="0"/>
      <w:marTop w:val="0"/>
      <w:marBottom w:val="0"/>
      <w:divBdr>
        <w:top w:val="none" w:sz="0" w:space="0" w:color="auto"/>
        <w:left w:val="none" w:sz="0" w:space="0" w:color="auto"/>
        <w:bottom w:val="none" w:sz="0" w:space="0" w:color="auto"/>
        <w:right w:val="none" w:sz="0" w:space="0" w:color="auto"/>
      </w:divBdr>
    </w:div>
    <w:div w:id="44837640">
      <w:bodyDiv w:val="1"/>
      <w:marLeft w:val="0"/>
      <w:marRight w:val="0"/>
      <w:marTop w:val="0"/>
      <w:marBottom w:val="0"/>
      <w:divBdr>
        <w:top w:val="none" w:sz="0" w:space="0" w:color="auto"/>
        <w:left w:val="none" w:sz="0" w:space="0" w:color="auto"/>
        <w:bottom w:val="none" w:sz="0" w:space="0" w:color="auto"/>
        <w:right w:val="none" w:sz="0" w:space="0" w:color="auto"/>
      </w:divBdr>
    </w:div>
    <w:div w:id="76904839">
      <w:bodyDiv w:val="1"/>
      <w:marLeft w:val="0"/>
      <w:marRight w:val="0"/>
      <w:marTop w:val="0"/>
      <w:marBottom w:val="0"/>
      <w:divBdr>
        <w:top w:val="none" w:sz="0" w:space="0" w:color="auto"/>
        <w:left w:val="none" w:sz="0" w:space="0" w:color="auto"/>
        <w:bottom w:val="none" w:sz="0" w:space="0" w:color="auto"/>
        <w:right w:val="none" w:sz="0" w:space="0" w:color="auto"/>
      </w:divBdr>
    </w:div>
    <w:div w:id="116801939">
      <w:bodyDiv w:val="1"/>
      <w:marLeft w:val="0"/>
      <w:marRight w:val="0"/>
      <w:marTop w:val="0"/>
      <w:marBottom w:val="0"/>
      <w:divBdr>
        <w:top w:val="none" w:sz="0" w:space="0" w:color="auto"/>
        <w:left w:val="none" w:sz="0" w:space="0" w:color="auto"/>
        <w:bottom w:val="none" w:sz="0" w:space="0" w:color="auto"/>
        <w:right w:val="none" w:sz="0" w:space="0" w:color="auto"/>
      </w:divBdr>
    </w:div>
    <w:div w:id="125316117">
      <w:bodyDiv w:val="1"/>
      <w:marLeft w:val="0"/>
      <w:marRight w:val="0"/>
      <w:marTop w:val="0"/>
      <w:marBottom w:val="0"/>
      <w:divBdr>
        <w:top w:val="none" w:sz="0" w:space="0" w:color="auto"/>
        <w:left w:val="none" w:sz="0" w:space="0" w:color="auto"/>
        <w:bottom w:val="none" w:sz="0" w:space="0" w:color="auto"/>
        <w:right w:val="none" w:sz="0" w:space="0" w:color="auto"/>
      </w:divBdr>
    </w:div>
    <w:div w:id="148130742">
      <w:bodyDiv w:val="1"/>
      <w:marLeft w:val="0"/>
      <w:marRight w:val="0"/>
      <w:marTop w:val="0"/>
      <w:marBottom w:val="0"/>
      <w:divBdr>
        <w:top w:val="none" w:sz="0" w:space="0" w:color="auto"/>
        <w:left w:val="none" w:sz="0" w:space="0" w:color="auto"/>
        <w:bottom w:val="none" w:sz="0" w:space="0" w:color="auto"/>
        <w:right w:val="none" w:sz="0" w:space="0" w:color="auto"/>
      </w:divBdr>
    </w:div>
    <w:div w:id="168109034">
      <w:bodyDiv w:val="1"/>
      <w:marLeft w:val="0"/>
      <w:marRight w:val="0"/>
      <w:marTop w:val="0"/>
      <w:marBottom w:val="0"/>
      <w:divBdr>
        <w:top w:val="none" w:sz="0" w:space="0" w:color="auto"/>
        <w:left w:val="none" w:sz="0" w:space="0" w:color="auto"/>
        <w:bottom w:val="none" w:sz="0" w:space="0" w:color="auto"/>
        <w:right w:val="none" w:sz="0" w:space="0" w:color="auto"/>
      </w:divBdr>
    </w:div>
    <w:div w:id="226916236">
      <w:bodyDiv w:val="1"/>
      <w:marLeft w:val="0"/>
      <w:marRight w:val="0"/>
      <w:marTop w:val="0"/>
      <w:marBottom w:val="0"/>
      <w:divBdr>
        <w:top w:val="none" w:sz="0" w:space="0" w:color="auto"/>
        <w:left w:val="none" w:sz="0" w:space="0" w:color="auto"/>
        <w:bottom w:val="none" w:sz="0" w:space="0" w:color="auto"/>
        <w:right w:val="none" w:sz="0" w:space="0" w:color="auto"/>
      </w:divBdr>
    </w:div>
    <w:div w:id="266230760">
      <w:bodyDiv w:val="1"/>
      <w:marLeft w:val="0"/>
      <w:marRight w:val="0"/>
      <w:marTop w:val="0"/>
      <w:marBottom w:val="0"/>
      <w:divBdr>
        <w:top w:val="none" w:sz="0" w:space="0" w:color="auto"/>
        <w:left w:val="none" w:sz="0" w:space="0" w:color="auto"/>
        <w:bottom w:val="none" w:sz="0" w:space="0" w:color="auto"/>
        <w:right w:val="none" w:sz="0" w:space="0" w:color="auto"/>
      </w:divBdr>
    </w:div>
    <w:div w:id="270741337">
      <w:bodyDiv w:val="1"/>
      <w:marLeft w:val="0"/>
      <w:marRight w:val="0"/>
      <w:marTop w:val="0"/>
      <w:marBottom w:val="0"/>
      <w:divBdr>
        <w:top w:val="none" w:sz="0" w:space="0" w:color="auto"/>
        <w:left w:val="none" w:sz="0" w:space="0" w:color="auto"/>
        <w:bottom w:val="none" w:sz="0" w:space="0" w:color="auto"/>
        <w:right w:val="none" w:sz="0" w:space="0" w:color="auto"/>
      </w:divBdr>
    </w:div>
    <w:div w:id="318776218">
      <w:bodyDiv w:val="1"/>
      <w:marLeft w:val="0"/>
      <w:marRight w:val="0"/>
      <w:marTop w:val="0"/>
      <w:marBottom w:val="0"/>
      <w:divBdr>
        <w:top w:val="none" w:sz="0" w:space="0" w:color="auto"/>
        <w:left w:val="none" w:sz="0" w:space="0" w:color="auto"/>
        <w:bottom w:val="none" w:sz="0" w:space="0" w:color="auto"/>
        <w:right w:val="none" w:sz="0" w:space="0" w:color="auto"/>
      </w:divBdr>
    </w:div>
    <w:div w:id="322783010">
      <w:bodyDiv w:val="1"/>
      <w:marLeft w:val="0"/>
      <w:marRight w:val="0"/>
      <w:marTop w:val="0"/>
      <w:marBottom w:val="0"/>
      <w:divBdr>
        <w:top w:val="none" w:sz="0" w:space="0" w:color="auto"/>
        <w:left w:val="none" w:sz="0" w:space="0" w:color="auto"/>
        <w:bottom w:val="none" w:sz="0" w:space="0" w:color="auto"/>
        <w:right w:val="none" w:sz="0" w:space="0" w:color="auto"/>
      </w:divBdr>
    </w:div>
    <w:div w:id="331495335">
      <w:bodyDiv w:val="1"/>
      <w:marLeft w:val="0"/>
      <w:marRight w:val="0"/>
      <w:marTop w:val="0"/>
      <w:marBottom w:val="0"/>
      <w:divBdr>
        <w:top w:val="none" w:sz="0" w:space="0" w:color="auto"/>
        <w:left w:val="none" w:sz="0" w:space="0" w:color="auto"/>
        <w:bottom w:val="none" w:sz="0" w:space="0" w:color="auto"/>
        <w:right w:val="none" w:sz="0" w:space="0" w:color="auto"/>
      </w:divBdr>
    </w:div>
    <w:div w:id="341469176">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52220650">
      <w:bodyDiv w:val="1"/>
      <w:marLeft w:val="0"/>
      <w:marRight w:val="0"/>
      <w:marTop w:val="0"/>
      <w:marBottom w:val="0"/>
      <w:divBdr>
        <w:top w:val="none" w:sz="0" w:space="0" w:color="auto"/>
        <w:left w:val="none" w:sz="0" w:space="0" w:color="auto"/>
        <w:bottom w:val="none" w:sz="0" w:space="0" w:color="auto"/>
        <w:right w:val="none" w:sz="0" w:space="0" w:color="auto"/>
      </w:divBdr>
    </w:div>
    <w:div w:id="401491732">
      <w:bodyDiv w:val="1"/>
      <w:marLeft w:val="0"/>
      <w:marRight w:val="0"/>
      <w:marTop w:val="0"/>
      <w:marBottom w:val="0"/>
      <w:divBdr>
        <w:top w:val="none" w:sz="0" w:space="0" w:color="auto"/>
        <w:left w:val="none" w:sz="0" w:space="0" w:color="auto"/>
        <w:bottom w:val="none" w:sz="0" w:space="0" w:color="auto"/>
        <w:right w:val="none" w:sz="0" w:space="0" w:color="auto"/>
      </w:divBdr>
    </w:div>
    <w:div w:id="517161522">
      <w:bodyDiv w:val="1"/>
      <w:marLeft w:val="0"/>
      <w:marRight w:val="0"/>
      <w:marTop w:val="0"/>
      <w:marBottom w:val="0"/>
      <w:divBdr>
        <w:top w:val="none" w:sz="0" w:space="0" w:color="auto"/>
        <w:left w:val="none" w:sz="0" w:space="0" w:color="auto"/>
        <w:bottom w:val="none" w:sz="0" w:space="0" w:color="auto"/>
        <w:right w:val="none" w:sz="0" w:space="0" w:color="auto"/>
      </w:divBdr>
    </w:div>
    <w:div w:id="519777080">
      <w:bodyDiv w:val="1"/>
      <w:marLeft w:val="0"/>
      <w:marRight w:val="0"/>
      <w:marTop w:val="0"/>
      <w:marBottom w:val="0"/>
      <w:divBdr>
        <w:top w:val="none" w:sz="0" w:space="0" w:color="auto"/>
        <w:left w:val="none" w:sz="0" w:space="0" w:color="auto"/>
        <w:bottom w:val="none" w:sz="0" w:space="0" w:color="auto"/>
        <w:right w:val="none" w:sz="0" w:space="0" w:color="auto"/>
      </w:divBdr>
    </w:div>
    <w:div w:id="555052257">
      <w:bodyDiv w:val="1"/>
      <w:marLeft w:val="0"/>
      <w:marRight w:val="0"/>
      <w:marTop w:val="0"/>
      <w:marBottom w:val="0"/>
      <w:divBdr>
        <w:top w:val="none" w:sz="0" w:space="0" w:color="auto"/>
        <w:left w:val="none" w:sz="0" w:space="0" w:color="auto"/>
        <w:bottom w:val="none" w:sz="0" w:space="0" w:color="auto"/>
        <w:right w:val="none" w:sz="0" w:space="0" w:color="auto"/>
      </w:divBdr>
    </w:div>
    <w:div w:id="588079817">
      <w:bodyDiv w:val="1"/>
      <w:marLeft w:val="0"/>
      <w:marRight w:val="0"/>
      <w:marTop w:val="0"/>
      <w:marBottom w:val="0"/>
      <w:divBdr>
        <w:top w:val="none" w:sz="0" w:space="0" w:color="auto"/>
        <w:left w:val="none" w:sz="0" w:space="0" w:color="auto"/>
        <w:bottom w:val="none" w:sz="0" w:space="0" w:color="auto"/>
        <w:right w:val="none" w:sz="0" w:space="0" w:color="auto"/>
      </w:divBdr>
    </w:div>
    <w:div w:id="600449586">
      <w:bodyDiv w:val="1"/>
      <w:marLeft w:val="0"/>
      <w:marRight w:val="0"/>
      <w:marTop w:val="0"/>
      <w:marBottom w:val="0"/>
      <w:divBdr>
        <w:top w:val="none" w:sz="0" w:space="0" w:color="auto"/>
        <w:left w:val="none" w:sz="0" w:space="0" w:color="auto"/>
        <w:bottom w:val="none" w:sz="0" w:space="0" w:color="auto"/>
        <w:right w:val="none" w:sz="0" w:space="0" w:color="auto"/>
      </w:divBdr>
    </w:div>
    <w:div w:id="609167626">
      <w:bodyDiv w:val="1"/>
      <w:marLeft w:val="0"/>
      <w:marRight w:val="0"/>
      <w:marTop w:val="0"/>
      <w:marBottom w:val="0"/>
      <w:divBdr>
        <w:top w:val="none" w:sz="0" w:space="0" w:color="auto"/>
        <w:left w:val="none" w:sz="0" w:space="0" w:color="auto"/>
        <w:bottom w:val="none" w:sz="0" w:space="0" w:color="auto"/>
        <w:right w:val="none" w:sz="0" w:space="0" w:color="auto"/>
      </w:divBdr>
    </w:div>
    <w:div w:id="661128423">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5429228">
      <w:bodyDiv w:val="1"/>
      <w:marLeft w:val="0"/>
      <w:marRight w:val="0"/>
      <w:marTop w:val="0"/>
      <w:marBottom w:val="0"/>
      <w:divBdr>
        <w:top w:val="none" w:sz="0" w:space="0" w:color="auto"/>
        <w:left w:val="none" w:sz="0" w:space="0" w:color="auto"/>
        <w:bottom w:val="none" w:sz="0" w:space="0" w:color="auto"/>
        <w:right w:val="none" w:sz="0" w:space="0" w:color="auto"/>
      </w:divBdr>
    </w:div>
    <w:div w:id="724649099">
      <w:bodyDiv w:val="1"/>
      <w:marLeft w:val="0"/>
      <w:marRight w:val="0"/>
      <w:marTop w:val="0"/>
      <w:marBottom w:val="0"/>
      <w:divBdr>
        <w:top w:val="none" w:sz="0" w:space="0" w:color="auto"/>
        <w:left w:val="none" w:sz="0" w:space="0" w:color="auto"/>
        <w:bottom w:val="none" w:sz="0" w:space="0" w:color="auto"/>
        <w:right w:val="none" w:sz="0" w:space="0" w:color="auto"/>
      </w:divBdr>
    </w:div>
    <w:div w:id="726760744">
      <w:bodyDiv w:val="1"/>
      <w:marLeft w:val="0"/>
      <w:marRight w:val="0"/>
      <w:marTop w:val="0"/>
      <w:marBottom w:val="0"/>
      <w:divBdr>
        <w:top w:val="none" w:sz="0" w:space="0" w:color="auto"/>
        <w:left w:val="none" w:sz="0" w:space="0" w:color="auto"/>
        <w:bottom w:val="none" w:sz="0" w:space="0" w:color="auto"/>
        <w:right w:val="none" w:sz="0" w:space="0" w:color="auto"/>
      </w:divBdr>
    </w:div>
    <w:div w:id="745344833">
      <w:bodyDiv w:val="1"/>
      <w:marLeft w:val="0"/>
      <w:marRight w:val="0"/>
      <w:marTop w:val="0"/>
      <w:marBottom w:val="0"/>
      <w:divBdr>
        <w:top w:val="none" w:sz="0" w:space="0" w:color="auto"/>
        <w:left w:val="none" w:sz="0" w:space="0" w:color="auto"/>
        <w:bottom w:val="none" w:sz="0" w:space="0" w:color="auto"/>
        <w:right w:val="none" w:sz="0" w:space="0" w:color="auto"/>
      </w:divBdr>
    </w:div>
    <w:div w:id="767121906">
      <w:bodyDiv w:val="1"/>
      <w:marLeft w:val="0"/>
      <w:marRight w:val="0"/>
      <w:marTop w:val="0"/>
      <w:marBottom w:val="0"/>
      <w:divBdr>
        <w:top w:val="none" w:sz="0" w:space="0" w:color="auto"/>
        <w:left w:val="none" w:sz="0" w:space="0" w:color="auto"/>
        <w:bottom w:val="none" w:sz="0" w:space="0" w:color="auto"/>
        <w:right w:val="none" w:sz="0" w:space="0" w:color="auto"/>
      </w:divBdr>
    </w:div>
    <w:div w:id="824011840">
      <w:bodyDiv w:val="1"/>
      <w:marLeft w:val="0"/>
      <w:marRight w:val="0"/>
      <w:marTop w:val="0"/>
      <w:marBottom w:val="0"/>
      <w:divBdr>
        <w:top w:val="none" w:sz="0" w:space="0" w:color="auto"/>
        <w:left w:val="none" w:sz="0" w:space="0" w:color="auto"/>
        <w:bottom w:val="none" w:sz="0" w:space="0" w:color="auto"/>
        <w:right w:val="none" w:sz="0" w:space="0" w:color="auto"/>
      </w:divBdr>
    </w:div>
    <w:div w:id="845948288">
      <w:bodyDiv w:val="1"/>
      <w:marLeft w:val="0"/>
      <w:marRight w:val="0"/>
      <w:marTop w:val="0"/>
      <w:marBottom w:val="0"/>
      <w:divBdr>
        <w:top w:val="none" w:sz="0" w:space="0" w:color="auto"/>
        <w:left w:val="none" w:sz="0" w:space="0" w:color="auto"/>
        <w:bottom w:val="none" w:sz="0" w:space="0" w:color="auto"/>
        <w:right w:val="none" w:sz="0" w:space="0" w:color="auto"/>
      </w:divBdr>
    </w:div>
    <w:div w:id="874000029">
      <w:bodyDiv w:val="1"/>
      <w:marLeft w:val="0"/>
      <w:marRight w:val="0"/>
      <w:marTop w:val="0"/>
      <w:marBottom w:val="0"/>
      <w:divBdr>
        <w:top w:val="none" w:sz="0" w:space="0" w:color="auto"/>
        <w:left w:val="none" w:sz="0" w:space="0" w:color="auto"/>
        <w:bottom w:val="none" w:sz="0" w:space="0" w:color="auto"/>
        <w:right w:val="none" w:sz="0" w:space="0" w:color="auto"/>
      </w:divBdr>
      <w:divsChild>
        <w:div w:id="1741634989">
          <w:marLeft w:val="0"/>
          <w:marRight w:val="0"/>
          <w:marTop w:val="0"/>
          <w:marBottom w:val="0"/>
          <w:divBdr>
            <w:top w:val="none" w:sz="0" w:space="0" w:color="auto"/>
            <w:left w:val="none" w:sz="0" w:space="0" w:color="auto"/>
            <w:bottom w:val="none" w:sz="0" w:space="0" w:color="auto"/>
            <w:right w:val="none" w:sz="0" w:space="0" w:color="auto"/>
          </w:divBdr>
        </w:div>
      </w:divsChild>
    </w:div>
    <w:div w:id="882138376">
      <w:bodyDiv w:val="1"/>
      <w:marLeft w:val="0"/>
      <w:marRight w:val="0"/>
      <w:marTop w:val="0"/>
      <w:marBottom w:val="0"/>
      <w:divBdr>
        <w:top w:val="none" w:sz="0" w:space="0" w:color="auto"/>
        <w:left w:val="none" w:sz="0" w:space="0" w:color="auto"/>
        <w:bottom w:val="none" w:sz="0" w:space="0" w:color="auto"/>
        <w:right w:val="none" w:sz="0" w:space="0" w:color="auto"/>
      </w:divBdr>
    </w:div>
    <w:div w:id="891115603">
      <w:bodyDiv w:val="1"/>
      <w:marLeft w:val="0"/>
      <w:marRight w:val="0"/>
      <w:marTop w:val="0"/>
      <w:marBottom w:val="0"/>
      <w:divBdr>
        <w:top w:val="none" w:sz="0" w:space="0" w:color="auto"/>
        <w:left w:val="none" w:sz="0" w:space="0" w:color="auto"/>
        <w:bottom w:val="none" w:sz="0" w:space="0" w:color="auto"/>
        <w:right w:val="none" w:sz="0" w:space="0" w:color="auto"/>
      </w:divBdr>
    </w:div>
    <w:div w:id="902446962">
      <w:bodyDiv w:val="1"/>
      <w:marLeft w:val="0"/>
      <w:marRight w:val="0"/>
      <w:marTop w:val="0"/>
      <w:marBottom w:val="0"/>
      <w:divBdr>
        <w:top w:val="none" w:sz="0" w:space="0" w:color="auto"/>
        <w:left w:val="none" w:sz="0" w:space="0" w:color="auto"/>
        <w:bottom w:val="none" w:sz="0" w:space="0" w:color="auto"/>
        <w:right w:val="none" w:sz="0" w:space="0" w:color="auto"/>
      </w:divBdr>
    </w:div>
    <w:div w:id="919410804">
      <w:bodyDiv w:val="1"/>
      <w:marLeft w:val="0"/>
      <w:marRight w:val="0"/>
      <w:marTop w:val="0"/>
      <w:marBottom w:val="0"/>
      <w:divBdr>
        <w:top w:val="none" w:sz="0" w:space="0" w:color="auto"/>
        <w:left w:val="none" w:sz="0" w:space="0" w:color="auto"/>
        <w:bottom w:val="none" w:sz="0" w:space="0" w:color="auto"/>
        <w:right w:val="none" w:sz="0" w:space="0" w:color="auto"/>
      </w:divBdr>
    </w:div>
    <w:div w:id="950627123">
      <w:bodyDiv w:val="1"/>
      <w:marLeft w:val="0"/>
      <w:marRight w:val="0"/>
      <w:marTop w:val="0"/>
      <w:marBottom w:val="0"/>
      <w:divBdr>
        <w:top w:val="none" w:sz="0" w:space="0" w:color="auto"/>
        <w:left w:val="none" w:sz="0" w:space="0" w:color="auto"/>
        <w:bottom w:val="none" w:sz="0" w:space="0" w:color="auto"/>
        <w:right w:val="none" w:sz="0" w:space="0" w:color="auto"/>
      </w:divBdr>
    </w:div>
    <w:div w:id="983506057">
      <w:bodyDiv w:val="1"/>
      <w:marLeft w:val="0"/>
      <w:marRight w:val="0"/>
      <w:marTop w:val="0"/>
      <w:marBottom w:val="0"/>
      <w:divBdr>
        <w:top w:val="none" w:sz="0" w:space="0" w:color="auto"/>
        <w:left w:val="none" w:sz="0" w:space="0" w:color="auto"/>
        <w:bottom w:val="none" w:sz="0" w:space="0" w:color="auto"/>
        <w:right w:val="none" w:sz="0" w:space="0" w:color="auto"/>
      </w:divBdr>
    </w:div>
    <w:div w:id="993531098">
      <w:bodyDiv w:val="1"/>
      <w:marLeft w:val="0"/>
      <w:marRight w:val="0"/>
      <w:marTop w:val="0"/>
      <w:marBottom w:val="0"/>
      <w:divBdr>
        <w:top w:val="none" w:sz="0" w:space="0" w:color="auto"/>
        <w:left w:val="none" w:sz="0" w:space="0" w:color="auto"/>
        <w:bottom w:val="none" w:sz="0" w:space="0" w:color="auto"/>
        <w:right w:val="none" w:sz="0" w:space="0" w:color="auto"/>
      </w:divBdr>
    </w:div>
    <w:div w:id="1019550528">
      <w:bodyDiv w:val="1"/>
      <w:marLeft w:val="0"/>
      <w:marRight w:val="0"/>
      <w:marTop w:val="0"/>
      <w:marBottom w:val="0"/>
      <w:divBdr>
        <w:top w:val="none" w:sz="0" w:space="0" w:color="auto"/>
        <w:left w:val="none" w:sz="0" w:space="0" w:color="auto"/>
        <w:bottom w:val="none" w:sz="0" w:space="0" w:color="auto"/>
        <w:right w:val="none" w:sz="0" w:space="0" w:color="auto"/>
      </w:divBdr>
    </w:div>
    <w:div w:id="1026177898">
      <w:bodyDiv w:val="1"/>
      <w:marLeft w:val="0"/>
      <w:marRight w:val="0"/>
      <w:marTop w:val="0"/>
      <w:marBottom w:val="0"/>
      <w:divBdr>
        <w:top w:val="none" w:sz="0" w:space="0" w:color="auto"/>
        <w:left w:val="none" w:sz="0" w:space="0" w:color="auto"/>
        <w:bottom w:val="none" w:sz="0" w:space="0" w:color="auto"/>
        <w:right w:val="none" w:sz="0" w:space="0" w:color="auto"/>
      </w:divBdr>
    </w:div>
    <w:div w:id="1041049427">
      <w:bodyDiv w:val="1"/>
      <w:marLeft w:val="0"/>
      <w:marRight w:val="0"/>
      <w:marTop w:val="0"/>
      <w:marBottom w:val="0"/>
      <w:divBdr>
        <w:top w:val="none" w:sz="0" w:space="0" w:color="auto"/>
        <w:left w:val="none" w:sz="0" w:space="0" w:color="auto"/>
        <w:bottom w:val="none" w:sz="0" w:space="0" w:color="auto"/>
        <w:right w:val="none" w:sz="0" w:space="0" w:color="auto"/>
      </w:divBdr>
    </w:div>
    <w:div w:id="1072460696">
      <w:bodyDiv w:val="1"/>
      <w:marLeft w:val="0"/>
      <w:marRight w:val="0"/>
      <w:marTop w:val="0"/>
      <w:marBottom w:val="0"/>
      <w:divBdr>
        <w:top w:val="none" w:sz="0" w:space="0" w:color="auto"/>
        <w:left w:val="none" w:sz="0" w:space="0" w:color="auto"/>
        <w:bottom w:val="none" w:sz="0" w:space="0" w:color="auto"/>
        <w:right w:val="none" w:sz="0" w:space="0" w:color="auto"/>
      </w:divBdr>
    </w:div>
    <w:div w:id="1089615186">
      <w:bodyDiv w:val="1"/>
      <w:marLeft w:val="0"/>
      <w:marRight w:val="0"/>
      <w:marTop w:val="0"/>
      <w:marBottom w:val="0"/>
      <w:divBdr>
        <w:top w:val="none" w:sz="0" w:space="0" w:color="auto"/>
        <w:left w:val="none" w:sz="0" w:space="0" w:color="auto"/>
        <w:bottom w:val="none" w:sz="0" w:space="0" w:color="auto"/>
        <w:right w:val="none" w:sz="0" w:space="0" w:color="auto"/>
      </w:divBdr>
    </w:div>
    <w:div w:id="1120028442">
      <w:bodyDiv w:val="1"/>
      <w:marLeft w:val="0"/>
      <w:marRight w:val="0"/>
      <w:marTop w:val="0"/>
      <w:marBottom w:val="0"/>
      <w:divBdr>
        <w:top w:val="none" w:sz="0" w:space="0" w:color="auto"/>
        <w:left w:val="none" w:sz="0" w:space="0" w:color="auto"/>
        <w:bottom w:val="none" w:sz="0" w:space="0" w:color="auto"/>
        <w:right w:val="none" w:sz="0" w:space="0" w:color="auto"/>
      </w:divBdr>
    </w:div>
    <w:div w:id="1148673645">
      <w:bodyDiv w:val="1"/>
      <w:marLeft w:val="0"/>
      <w:marRight w:val="0"/>
      <w:marTop w:val="0"/>
      <w:marBottom w:val="0"/>
      <w:divBdr>
        <w:top w:val="none" w:sz="0" w:space="0" w:color="auto"/>
        <w:left w:val="none" w:sz="0" w:space="0" w:color="auto"/>
        <w:bottom w:val="none" w:sz="0" w:space="0" w:color="auto"/>
        <w:right w:val="none" w:sz="0" w:space="0" w:color="auto"/>
      </w:divBdr>
    </w:div>
    <w:div w:id="1152912125">
      <w:bodyDiv w:val="1"/>
      <w:marLeft w:val="0"/>
      <w:marRight w:val="0"/>
      <w:marTop w:val="0"/>
      <w:marBottom w:val="0"/>
      <w:divBdr>
        <w:top w:val="none" w:sz="0" w:space="0" w:color="auto"/>
        <w:left w:val="none" w:sz="0" w:space="0" w:color="auto"/>
        <w:bottom w:val="none" w:sz="0" w:space="0" w:color="auto"/>
        <w:right w:val="none" w:sz="0" w:space="0" w:color="auto"/>
      </w:divBdr>
    </w:div>
    <w:div w:id="1190491821">
      <w:bodyDiv w:val="1"/>
      <w:marLeft w:val="0"/>
      <w:marRight w:val="0"/>
      <w:marTop w:val="0"/>
      <w:marBottom w:val="0"/>
      <w:divBdr>
        <w:top w:val="none" w:sz="0" w:space="0" w:color="auto"/>
        <w:left w:val="none" w:sz="0" w:space="0" w:color="auto"/>
        <w:bottom w:val="none" w:sz="0" w:space="0" w:color="auto"/>
        <w:right w:val="none" w:sz="0" w:space="0" w:color="auto"/>
      </w:divBdr>
    </w:div>
    <w:div w:id="1193886811">
      <w:bodyDiv w:val="1"/>
      <w:marLeft w:val="0"/>
      <w:marRight w:val="0"/>
      <w:marTop w:val="0"/>
      <w:marBottom w:val="0"/>
      <w:divBdr>
        <w:top w:val="none" w:sz="0" w:space="0" w:color="auto"/>
        <w:left w:val="none" w:sz="0" w:space="0" w:color="auto"/>
        <w:bottom w:val="none" w:sz="0" w:space="0" w:color="auto"/>
        <w:right w:val="none" w:sz="0" w:space="0" w:color="auto"/>
      </w:divBdr>
    </w:div>
    <w:div w:id="1227300111">
      <w:bodyDiv w:val="1"/>
      <w:marLeft w:val="0"/>
      <w:marRight w:val="0"/>
      <w:marTop w:val="0"/>
      <w:marBottom w:val="0"/>
      <w:divBdr>
        <w:top w:val="none" w:sz="0" w:space="0" w:color="auto"/>
        <w:left w:val="none" w:sz="0" w:space="0" w:color="auto"/>
        <w:bottom w:val="none" w:sz="0" w:space="0" w:color="auto"/>
        <w:right w:val="none" w:sz="0" w:space="0" w:color="auto"/>
      </w:divBdr>
    </w:div>
    <w:div w:id="1234468063">
      <w:bodyDiv w:val="1"/>
      <w:marLeft w:val="0"/>
      <w:marRight w:val="0"/>
      <w:marTop w:val="0"/>
      <w:marBottom w:val="0"/>
      <w:divBdr>
        <w:top w:val="none" w:sz="0" w:space="0" w:color="auto"/>
        <w:left w:val="none" w:sz="0" w:space="0" w:color="auto"/>
        <w:bottom w:val="none" w:sz="0" w:space="0" w:color="auto"/>
        <w:right w:val="none" w:sz="0" w:space="0" w:color="auto"/>
      </w:divBdr>
    </w:div>
    <w:div w:id="1236866398">
      <w:bodyDiv w:val="1"/>
      <w:marLeft w:val="0"/>
      <w:marRight w:val="0"/>
      <w:marTop w:val="0"/>
      <w:marBottom w:val="0"/>
      <w:divBdr>
        <w:top w:val="none" w:sz="0" w:space="0" w:color="auto"/>
        <w:left w:val="none" w:sz="0" w:space="0" w:color="auto"/>
        <w:bottom w:val="none" w:sz="0" w:space="0" w:color="auto"/>
        <w:right w:val="none" w:sz="0" w:space="0" w:color="auto"/>
      </w:divBdr>
    </w:div>
    <w:div w:id="1255819413">
      <w:bodyDiv w:val="1"/>
      <w:marLeft w:val="0"/>
      <w:marRight w:val="0"/>
      <w:marTop w:val="0"/>
      <w:marBottom w:val="0"/>
      <w:divBdr>
        <w:top w:val="none" w:sz="0" w:space="0" w:color="auto"/>
        <w:left w:val="none" w:sz="0" w:space="0" w:color="auto"/>
        <w:bottom w:val="none" w:sz="0" w:space="0" w:color="auto"/>
        <w:right w:val="none" w:sz="0" w:space="0" w:color="auto"/>
      </w:divBdr>
    </w:div>
    <w:div w:id="1290355778">
      <w:bodyDiv w:val="1"/>
      <w:marLeft w:val="0"/>
      <w:marRight w:val="0"/>
      <w:marTop w:val="0"/>
      <w:marBottom w:val="0"/>
      <w:divBdr>
        <w:top w:val="none" w:sz="0" w:space="0" w:color="auto"/>
        <w:left w:val="none" w:sz="0" w:space="0" w:color="auto"/>
        <w:bottom w:val="none" w:sz="0" w:space="0" w:color="auto"/>
        <w:right w:val="none" w:sz="0" w:space="0" w:color="auto"/>
      </w:divBdr>
    </w:div>
    <w:div w:id="1304577779">
      <w:bodyDiv w:val="1"/>
      <w:marLeft w:val="0"/>
      <w:marRight w:val="0"/>
      <w:marTop w:val="0"/>
      <w:marBottom w:val="0"/>
      <w:divBdr>
        <w:top w:val="none" w:sz="0" w:space="0" w:color="auto"/>
        <w:left w:val="none" w:sz="0" w:space="0" w:color="auto"/>
        <w:bottom w:val="none" w:sz="0" w:space="0" w:color="auto"/>
        <w:right w:val="none" w:sz="0" w:space="0" w:color="auto"/>
      </w:divBdr>
    </w:div>
    <w:div w:id="1319922629">
      <w:bodyDiv w:val="1"/>
      <w:marLeft w:val="0"/>
      <w:marRight w:val="0"/>
      <w:marTop w:val="0"/>
      <w:marBottom w:val="0"/>
      <w:divBdr>
        <w:top w:val="none" w:sz="0" w:space="0" w:color="auto"/>
        <w:left w:val="none" w:sz="0" w:space="0" w:color="auto"/>
        <w:bottom w:val="none" w:sz="0" w:space="0" w:color="auto"/>
        <w:right w:val="none" w:sz="0" w:space="0" w:color="auto"/>
      </w:divBdr>
    </w:div>
    <w:div w:id="1326397487">
      <w:bodyDiv w:val="1"/>
      <w:marLeft w:val="0"/>
      <w:marRight w:val="0"/>
      <w:marTop w:val="0"/>
      <w:marBottom w:val="0"/>
      <w:divBdr>
        <w:top w:val="none" w:sz="0" w:space="0" w:color="auto"/>
        <w:left w:val="none" w:sz="0" w:space="0" w:color="auto"/>
        <w:bottom w:val="none" w:sz="0" w:space="0" w:color="auto"/>
        <w:right w:val="none" w:sz="0" w:space="0" w:color="auto"/>
      </w:divBdr>
    </w:div>
    <w:div w:id="1327368014">
      <w:bodyDiv w:val="1"/>
      <w:marLeft w:val="0"/>
      <w:marRight w:val="0"/>
      <w:marTop w:val="0"/>
      <w:marBottom w:val="0"/>
      <w:divBdr>
        <w:top w:val="none" w:sz="0" w:space="0" w:color="auto"/>
        <w:left w:val="none" w:sz="0" w:space="0" w:color="auto"/>
        <w:bottom w:val="none" w:sz="0" w:space="0" w:color="auto"/>
        <w:right w:val="none" w:sz="0" w:space="0" w:color="auto"/>
      </w:divBdr>
    </w:div>
    <w:div w:id="1347487645">
      <w:bodyDiv w:val="1"/>
      <w:marLeft w:val="0"/>
      <w:marRight w:val="0"/>
      <w:marTop w:val="0"/>
      <w:marBottom w:val="0"/>
      <w:divBdr>
        <w:top w:val="none" w:sz="0" w:space="0" w:color="auto"/>
        <w:left w:val="none" w:sz="0" w:space="0" w:color="auto"/>
        <w:bottom w:val="none" w:sz="0" w:space="0" w:color="auto"/>
        <w:right w:val="none" w:sz="0" w:space="0" w:color="auto"/>
      </w:divBdr>
    </w:div>
    <w:div w:id="1356692720">
      <w:bodyDiv w:val="1"/>
      <w:marLeft w:val="0"/>
      <w:marRight w:val="0"/>
      <w:marTop w:val="0"/>
      <w:marBottom w:val="0"/>
      <w:divBdr>
        <w:top w:val="none" w:sz="0" w:space="0" w:color="auto"/>
        <w:left w:val="none" w:sz="0" w:space="0" w:color="auto"/>
        <w:bottom w:val="none" w:sz="0" w:space="0" w:color="auto"/>
        <w:right w:val="none" w:sz="0" w:space="0" w:color="auto"/>
      </w:divBdr>
    </w:div>
    <w:div w:id="1386031878">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7484243">
      <w:bodyDiv w:val="1"/>
      <w:marLeft w:val="0"/>
      <w:marRight w:val="0"/>
      <w:marTop w:val="0"/>
      <w:marBottom w:val="0"/>
      <w:divBdr>
        <w:top w:val="none" w:sz="0" w:space="0" w:color="auto"/>
        <w:left w:val="none" w:sz="0" w:space="0" w:color="auto"/>
        <w:bottom w:val="none" w:sz="0" w:space="0" w:color="auto"/>
        <w:right w:val="none" w:sz="0" w:space="0" w:color="auto"/>
      </w:divBdr>
    </w:div>
    <w:div w:id="1417828787">
      <w:bodyDiv w:val="1"/>
      <w:marLeft w:val="0"/>
      <w:marRight w:val="0"/>
      <w:marTop w:val="0"/>
      <w:marBottom w:val="0"/>
      <w:divBdr>
        <w:top w:val="none" w:sz="0" w:space="0" w:color="auto"/>
        <w:left w:val="none" w:sz="0" w:space="0" w:color="auto"/>
        <w:bottom w:val="none" w:sz="0" w:space="0" w:color="auto"/>
        <w:right w:val="none" w:sz="0" w:space="0" w:color="auto"/>
      </w:divBdr>
    </w:div>
    <w:div w:id="1420372043">
      <w:bodyDiv w:val="1"/>
      <w:marLeft w:val="0"/>
      <w:marRight w:val="0"/>
      <w:marTop w:val="0"/>
      <w:marBottom w:val="0"/>
      <w:divBdr>
        <w:top w:val="none" w:sz="0" w:space="0" w:color="auto"/>
        <w:left w:val="none" w:sz="0" w:space="0" w:color="auto"/>
        <w:bottom w:val="none" w:sz="0" w:space="0" w:color="auto"/>
        <w:right w:val="none" w:sz="0" w:space="0" w:color="auto"/>
      </w:divBdr>
    </w:div>
    <w:div w:id="1442460052">
      <w:bodyDiv w:val="1"/>
      <w:marLeft w:val="0"/>
      <w:marRight w:val="0"/>
      <w:marTop w:val="0"/>
      <w:marBottom w:val="0"/>
      <w:divBdr>
        <w:top w:val="none" w:sz="0" w:space="0" w:color="auto"/>
        <w:left w:val="none" w:sz="0" w:space="0" w:color="auto"/>
        <w:bottom w:val="none" w:sz="0" w:space="0" w:color="auto"/>
        <w:right w:val="none" w:sz="0" w:space="0" w:color="auto"/>
      </w:divBdr>
    </w:div>
    <w:div w:id="1449541355">
      <w:bodyDiv w:val="1"/>
      <w:marLeft w:val="0"/>
      <w:marRight w:val="0"/>
      <w:marTop w:val="0"/>
      <w:marBottom w:val="0"/>
      <w:divBdr>
        <w:top w:val="none" w:sz="0" w:space="0" w:color="auto"/>
        <w:left w:val="none" w:sz="0" w:space="0" w:color="auto"/>
        <w:bottom w:val="none" w:sz="0" w:space="0" w:color="auto"/>
        <w:right w:val="none" w:sz="0" w:space="0" w:color="auto"/>
      </w:divBdr>
    </w:div>
    <w:div w:id="1500659525">
      <w:bodyDiv w:val="1"/>
      <w:marLeft w:val="0"/>
      <w:marRight w:val="0"/>
      <w:marTop w:val="0"/>
      <w:marBottom w:val="0"/>
      <w:divBdr>
        <w:top w:val="none" w:sz="0" w:space="0" w:color="auto"/>
        <w:left w:val="none" w:sz="0" w:space="0" w:color="auto"/>
        <w:bottom w:val="none" w:sz="0" w:space="0" w:color="auto"/>
        <w:right w:val="none" w:sz="0" w:space="0" w:color="auto"/>
      </w:divBdr>
    </w:div>
    <w:div w:id="1502350262">
      <w:bodyDiv w:val="1"/>
      <w:marLeft w:val="0"/>
      <w:marRight w:val="0"/>
      <w:marTop w:val="0"/>
      <w:marBottom w:val="0"/>
      <w:divBdr>
        <w:top w:val="none" w:sz="0" w:space="0" w:color="auto"/>
        <w:left w:val="none" w:sz="0" w:space="0" w:color="auto"/>
        <w:bottom w:val="none" w:sz="0" w:space="0" w:color="auto"/>
        <w:right w:val="none" w:sz="0" w:space="0" w:color="auto"/>
      </w:divBdr>
    </w:div>
    <w:div w:id="1531526855">
      <w:bodyDiv w:val="1"/>
      <w:marLeft w:val="0"/>
      <w:marRight w:val="0"/>
      <w:marTop w:val="0"/>
      <w:marBottom w:val="0"/>
      <w:divBdr>
        <w:top w:val="none" w:sz="0" w:space="0" w:color="auto"/>
        <w:left w:val="none" w:sz="0" w:space="0" w:color="auto"/>
        <w:bottom w:val="none" w:sz="0" w:space="0" w:color="auto"/>
        <w:right w:val="none" w:sz="0" w:space="0" w:color="auto"/>
      </w:divBdr>
    </w:div>
    <w:div w:id="1540782574">
      <w:bodyDiv w:val="1"/>
      <w:marLeft w:val="0"/>
      <w:marRight w:val="0"/>
      <w:marTop w:val="0"/>
      <w:marBottom w:val="0"/>
      <w:divBdr>
        <w:top w:val="none" w:sz="0" w:space="0" w:color="auto"/>
        <w:left w:val="none" w:sz="0" w:space="0" w:color="auto"/>
        <w:bottom w:val="none" w:sz="0" w:space="0" w:color="auto"/>
        <w:right w:val="none" w:sz="0" w:space="0" w:color="auto"/>
      </w:divBdr>
    </w:div>
    <w:div w:id="1550919073">
      <w:bodyDiv w:val="1"/>
      <w:marLeft w:val="0"/>
      <w:marRight w:val="0"/>
      <w:marTop w:val="0"/>
      <w:marBottom w:val="0"/>
      <w:divBdr>
        <w:top w:val="none" w:sz="0" w:space="0" w:color="auto"/>
        <w:left w:val="none" w:sz="0" w:space="0" w:color="auto"/>
        <w:bottom w:val="none" w:sz="0" w:space="0" w:color="auto"/>
        <w:right w:val="none" w:sz="0" w:space="0" w:color="auto"/>
      </w:divBdr>
    </w:div>
    <w:div w:id="1552964060">
      <w:bodyDiv w:val="1"/>
      <w:marLeft w:val="0"/>
      <w:marRight w:val="0"/>
      <w:marTop w:val="0"/>
      <w:marBottom w:val="0"/>
      <w:divBdr>
        <w:top w:val="none" w:sz="0" w:space="0" w:color="auto"/>
        <w:left w:val="none" w:sz="0" w:space="0" w:color="auto"/>
        <w:bottom w:val="none" w:sz="0" w:space="0" w:color="auto"/>
        <w:right w:val="none" w:sz="0" w:space="0" w:color="auto"/>
      </w:divBdr>
    </w:div>
    <w:div w:id="1603340172">
      <w:bodyDiv w:val="1"/>
      <w:marLeft w:val="0"/>
      <w:marRight w:val="0"/>
      <w:marTop w:val="0"/>
      <w:marBottom w:val="0"/>
      <w:divBdr>
        <w:top w:val="none" w:sz="0" w:space="0" w:color="auto"/>
        <w:left w:val="none" w:sz="0" w:space="0" w:color="auto"/>
        <w:bottom w:val="none" w:sz="0" w:space="0" w:color="auto"/>
        <w:right w:val="none" w:sz="0" w:space="0" w:color="auto"/>
      </w:divBdr>
    </w:div>
    <w:div w:id="1680615682">
      <w:bodyDiv w:val="1"/>
      <w:marLeft w:val="0"/>
      <w:marRight w:val="0"/>
      <w:marTop w:val="0"/>
      <w:marBottom w:val="0"/>
      <w:divBdr>
        <w:top w:val="none" w:sz="0" w:space="0" w:color="auto"/>
        <w:left w:val="none" w:sz="0" w:space="0" w:color="auto"/>
        <w:bottom w:val="none" w:sz="0" w:space="0" w:color="auto"/>
        <w:right w:val="none" w:sz="0" w:space="0" w:color="auto"/>
      </w:divBdr>
    </w:div>
    <w:div w:id="1706758748">
      <w:bodyDiv w:val="1"/>
      <w:marLeft w:val="0"/>
      <w:marRight w:val="0"/>
      <w:marTop w:val="0"/>
      <w:marBottom w:val="0"/>
      <w:divBdr>
        <w:top w:val="none" w:sz="0" w:space="0" w:color="auto"/>
        <w:left w:val="none" w:sz="0" w:space="0" w:color="auto"/>
        <w:bottom w:val="none" w:sz="0" w:space="0" w:color="auto"/>
        <w:right w:val="none" w:sz="0" w:space="0" w:color="auto"/>
      </w:divBdr>
    </w:div>
    <w:div w:id="1708985573">
      <w:bodyDiv w:val="1"/>
      <w:marLeft w:val="0"/>
      <w:marRight w:val="0"/>
      <w:marTop w:val="0"/>
      <w:marBottom w:val="0"/>
      <w:divBdr>
        <w:top w:val="none" w:sz="0" w:space="0" w:color="auto"/>
        <w:left w:val="none" w:sz="0" w:space="0" w:color="auto"/>
        <w:bottom w:val="none" w:sz="0" w:space="0" w:color="auto"/>
        <w:right w:val="none" w:sz="0" w:space="0" w:color="auto"/>
      </w:divBdr>
    </w:div>
    <w:div w:id="1721904959">
      <w:bodyDiv w:val="1"/>
      <w:marLeft w:val="0"/>
      <w:marRight w:val="0"/>
      <w:marTop w:val="0"/>
      <w:marBottom w:val="0"/>
      <w:divBdr>
        <w:top w:val="none" w:sz="0" w:space="0" w:color="auto"/>
        <w:left w:val="none" w:sz="0" w:space="0" w:color="auto"/>
        <w:bottom w:val="none" w:sz="0" w:space="0" w:color="auto"/>
        <w:right w:val="none" w:sz="0" w:space="0" w:color="auto"/>
      </w:divBdr>
    </w:div>
    <w:div w:id="1774664371">
      <w:bodyDiv w:val="1"/>
      <w:marLeft w:val="0"/>
      <w:marRight w:val="0"/>
      <w:marTop w:val="0"/>
      <w:marBottom w:val="0"/>
      <w:divBdr>
        <w:top w:val="none" w:sz="0" w:space="0" w:color="auto"/>
        <w:left w:val="none" w:sz="0" w:space="0" w:color="auto"/>
        <w:bottom w:val="none" w:sz="0" w:space="0" w:color="auto"/>
        <w:right w:val="none" w:sz="0" w:space="0" w:color="auto"/>
      </w:divBdr>
    </w:div>
    <w:div w:id="1784307458">
      <w:bodyDiv w:val="1"/>
      <w:marLeft w:val="0"/>
      <w:marRight w:val="0"/>
      <w:marTop w:val="0"/>
      <w:marBottom w:val="0"/>
      <w:divBdr>
        <w:top w:val="none" w:sz="0" w:space="0" w:color="auto"/>
        <w:left w:val="none" w:sz="0" w:space="0" w:color="auto"/>
        <w:bottom w:val="none" w:sz="0" w:space="0" w:color="auto"/>
        <w:right w:val="none" w:sz="0" w:space="0" w:color="auto"/>
      </w:divBdr>
    </w:div>
    <w:div w:id="1805461737">
      <w:bodyDiv w:val="1"/>
      <w:marLeft w:val="0"/>
      <w:marRight w:val="0"/>
      <w:marTop w:val="0"/>
      <w:marBottom w:val="0"/>
      <w:divBdr>
        <w:top w:val="none" w:sz="0" w:space="0" w:color="auto"/>
        <w:left w:val="none" w:sz="0" w:space="0" w:color="auto"/>
        <w:bottom w:val="none" w:sz="0" w:space="0" w:color="auto"/>
        <w:right w:val="none" w:sz="0" w:space="0" w:color="auto"/>
      </w:divBdr>
    </w:div>
    <w:div w:id="1810005206">
      <w:bodyDiv w:val="1"/>
      <w:marLeft w:val="0"/>
      <w:marRight w:val="0"/>
      <w:marTop w:val="0"/>
      <w:marBottom w:val="0"/>
      <w:divBdr>
        <w:top w:val="none" w:sz="0" w:space="0" w:color="auto"/>
        <w:left w:val="none" w:sz="0" w:space="0" w:color="auto"/>
        <w:bottom w:val="none" w:sz="0" w:space="0" w:color="auto"/>
        <w:right w:val="none" w:sz="0" w:space="0" w:color="auto"/>
      </w:divBdr>
    </w:div>
    <w:div w:id="1852837261">
      <w:bodyDiv w:val="1"/>
      <w:marLeft w:val="0"/>
      <w:marRight w:val="0"/>
      <w:marTop w:val="0"/>
      <w:marBottom w:val="0"/>
      <w:divBdr>
        <w:top w:val="none" w:sz="0" w:space="0" w:color="auto"/>
        <w:left w:val="none" w:sz="0" w:space="0" w:color="auto"/>
        <w:bottom w:val="none" w:sz="0" w:space="0" w:color="auto"/>
        <w:right w:val="none" w:sz="0" w:space="0" w:color="auto"/>
      </w:divBdr>
    </w:div>
    <w:div w:id="1914044931">
      <w:bodyDiv w:val="1"/>
      <w:marLeft w:val="0"/>
      <w:marRight w:val="0"/>
      <w:marTop w:val="0"/>
      <w:marBottom w:val="0"/>
      <w:divBdr>
        <w:top w:val="none" w:sz="0" w:space="0" w:color="auto"/>
        <w:left w:val="none" w:sz="0" w:space="0" w:color="auto"/>
        <w:bottom w:val="none" w:sz="0" w:space="0" w:color="auto"/>
        <w:right w:val="none" w:sz="0" w:space="0" w:color="auto"/>
      </w:divBdr>
    </w:div>
    <w:div w:id="1966081127">
      <w:bodyDiv w:val="1"/>
      <w:marLeft w:val="0"/>
      <w:marRight w:val="0"/>
      <w:marTop w:val="0"/>
      <w:marBottom w:val="0"/>
      <w:divBdr>
        <w:top w:val="none" w:sz="0" w:space="0" w:color="auto"/>
        <w:left w:val="none" w:sz="0" w:space="0" w:color="auto"/>
        <w:bottom w:val="none" w:sz="0" w:space="0" w:color="auto"/>
        <w:right w:val="none" w:sz="0" w:space="0" w:color="auto"/>
      </w:divBdr>
    </w:div>
    <w:div w:id="1998919206">
      <w:bodyDiv w:val="1"/>
      <w:marLeft w:val="0"/>
      <w:marRight w:val="0"/>
      <w:marTop w:val="0"/>
      <w:marBottom w:val="0"/>
      <w:divBdr>
        <w:top w:val="none" w:sz="0" w:space="0" w:color="auto"/>
        <w:left w:val="none" w:sz="0" w:space="0" w:color="auto"/>
        <w:bottom w:val="none" w:sz="0" w:space="0" w:color="auto"/>
        <w:right w:val="none" w:sz="0" w:space="0" w:color="auto"/>
      </w:divBdr>
    </w:div>
    <w:div w:id="2018339483">
      <w:bodyDiv w:val="1"/>
      <w:marLeft w:val="0"/>
      <w:marRight w:val="0"/>
      <w:marTop w:val="0"/>
      <w:marBottom w:val="0"/>
      <w:divBdr>
        <w:top w:val="none" w:sz="0" w:space="0" w:color="auto"/>
        <w:left w:val="none" w:sz="0" w:space="0" w:color="auto"/>
        <w:bottom w:val="none" w:sz="0" w:space="0" w:color="auto"/>
        <w:right w:val="none" w:sz="0" w:space="0" w:color="auto"/>
      </w:divBdr>
    </w:div>
    <w:div w:id="2022393046">
      <w:bodyDiv w:val="1"/>
      <w:marLeft w:val="0"/>
      <w:marRight w:val="0"/>
      <w:marTop w:val="0"/>
      <w:marBottom w:val="0"/>
      <w:divBdr>
        <w:top w:val="none" w:sz="0" w:space="0" w:color="auto"/>
        <w:left w:val="none" w:sz="0" w:space="0" w:color="auto"/>
        <w:bottom w:val="none" w:sz="0" w:space="0" w:color="auto"/>
        <w:right w:val="none" w:sz="0" w:space="0" w:color="auto"/>
      </w:divBdr>
    </w:div>
    <w:div w:id="2063824926">
      <w:bodyDiv w:val="1"/>
      <w:marLeft w:val="0"/>
      <w:marRight w:val="0"/>
      <w:marTop w:val="0"/>
      <w:marBottom w:val="0"/>
      <w:divBdr>
        <w:top w:val="none" w:sz="0" w:space="0" w:color="auto"/>
        <w:left w:val="none" w:sz="0" w:space="0" w:color="auto"/>
        <w:bottom w:val="none" w:sz="0" w:space="0" w:color="auto"/>
        <w:right w:val="none" w:sz="0" w:space="0" w:color="auto"/>
      </w:divBdr>
    </w:div>
    <w:div w:id="2080471412">
      <w:bodyDiv w:val="1"/>
      <w:marLeft w:val="0"/>
      <w:marRight w:val="0"/>
      <w:marTop w:val="0"/>
      <w:marBottom w:val="0"/>
      <w:divBdr>
        <w:top w:val="none" w:sz="0" w:space="0" w:color="auto"/>
        <w:left w:val="none" w:sz="0" w:space="0" w:color="auto"/>
        <w:bottom w:val="none" w:sz="0" w:space="0" w:color="auto"/>
        <w:right w:val="none" w:sz="0" w:space="0" w:color="auto"/>
      </w:divBdr>
    </w:div>
    <w:div w:id="2083404799">
      <w:bodyDiv w:val="1"/>
      <w:marLeft w:val="0"/>
      <w:marRight w:val="0"/>
      <w:marTop w:val="0"/>
      <w:marBottom w:val="0"/>
      <w:divBdr>
        <w:top w:val="none" w:sz="0" w:space="0" w:color="auto"/>
        <w:left w:val="none" w:sz="0" w:space="0" w:color="auto"/>
        <w:bottom w:val="none" w:sz="0" w:space="0" w:color="auto"/>
        <w:right w:val="none" w:sz="0" w:space="0" w:color="auto"/>
      </w:divBdr>
    </w:div>
    <w:div w:id="2085451787">
      <w:bodyDiv w:val="1"/>
      <w:marLeft w:val="0"/>
      <w:marRight w:val="0"/>
      <w:marTop w:val="0"/>
      <w:marBottom w:val="0"/>
      <w:divBdr>
        <w:top w:val="none" w:sz="0" w:space="0" w:color="auto"/>
        <w:left w:val="none" w:sz="0" w:space="0" w:color="auto"/>
        <w:bottom w:val="none" w:sz="0" w:space="0" w:color="auto"/>
        <w:right w:val="none" w:sz="0" w:space="0" w:color="auto"/>
      </w:divBdr>
    </w:div>
    <w:div w:id="2096585119">
      <w:bodyDiv w:val="1"/>
      <w:marLeft w:val="0"/>
      <w:marRight w:val="0"/>
      <w:marTop w:val="0"/>
      <w:marBottom w:val="0"/>
      <w:divBdr>
        <w:top w:val="none" w:sz="0" w:space="0" w:color="auto"/>
        <w:left w:val="none" w:sz="0" w:space="0" w:color="auto"/>
        <w:bottom w:val="none" w:sz="0" w:space="0" w:color="auto"/>
        <w:right w:val="none" w:sz="0" w:space="0" w:color="auto"/>
      </w:divBdr>
    </w:div>
    <w:div w:id="213301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hinusmandagi@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vielviramasengi@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60CF0-C6FD-43ED-AAF4-29D13C782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789</Words>
  <Characters>2730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3</cp:revision>
  <cp:lastPrinted>2021-03-31T11:33:00Z</cp:lastPrinted>
  <dcterms:created xsi:type="dcterms:W3CDTF">2024-07-31T10:57:00Z</dcterms:created>
  <dcterms:modified xsi:type="dcterms:W3CDTF">2024-07-3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49599d-a6b0-30ff-b7c7-cec11e3593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